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7F06DAA" w14:textId="0BF78582" w:rsidR="00FD2195" w:rsidRPr="00D30FD8" w:rsidRDefault="00FD2195" w:rsidP="00D30FD8">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1D035ED4" w14:textId="4C1FDE5C" w:rsidR="00753D13" w:rsidRPr="00A02C23" w:rsidRDefault="00AF3B01" w:rsidP="00A941EC">
      <w:pPr>
        <w:pStyle w:val="MDPI22heading2"/>
        <w:rPr>
          <w:color w:val="70AD47" w:themeColor="accent6"/>
        </w:rPr>
      </w:pPr>
      <w:r w:rsidRPr="00A02C23">
        <w:rPr>
          <w:color w:val="70AD47" w:themeColor="accent6"/>
        </w:rPr>
        <w:lastRenderedPageBreak/>
        <w:t xml:space="preserve">1.3 </w:t>
      </w:r>
      <w:r w:rsidR="006B3588" w:rsidRPr="00A02C23">
        <w:rPr>
          <w:color w:val="70AD47" w:themeColor="accent6"/>
        </w:rPr>
        <w:t>Improper Sitting Posture</w:t>
      </w:r>
    </w:p>
    <w:p w14:paraId="49749200" w14:textId="49A13978" w:rsidR="00C7499F" w:rsidRDefault="0053405F" w:rsidP="003A2760">
      <w:pPr>
        <w:pStyle w:val="MDPI31text"/>
        <w:rPr>
          <w:color w:val="70AD47" w:themeColor="accent6"/>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According to various studies found</w:t>
      </w:r>
      <w:r w:rsidR="00B53457">
        <w:rPr>
          <w:color w:val="70AD47" w:themeColor="accent6"/>
        </w:rPr>
        <w:t xml:space="preserve"> </w:t>
      </w:r>
      <w:r w:rsidR="00B53457">
        <w:rPr>
          <w:color w:val="70AD47" w:themeColor="accent6"/>
        </w:rPr>
        <w:fldChar w:fldCharType="begin"/>
      </w:r>
      <w:r w:rsidR="00384451">
        <w:rPr>
          <w:color w:val="70AD47" w:themeColor="accent6"/>
        </w:rPr>
        <w:instrText xml:space="preserve"> ADDIN ZOTERO_ITEM CSL_CITATION {"citationID":"aHquMVPJ","properties":{"formattedCitation":"[17,18]","plainCitation":"[17,1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B53457">
        <w:rPr>
          <w:color w:val="70AD47" w:themeColor="accent6"/>
        </w:rPr>
        <w:fldChar w:fldCharType="separate"/>
      </w:r>
      <w:r w:rsidR="00384451" w:rsidRPr="00384451">
        <w:t>[17,18]</w:t>
      </w:r>
      <w:r w:rsidR="00B53457">
        <w:rPr>
          <w:color w:val="70AD47" w:themeColor="accent6"/>
        </w:rPr>
        <w:fldChar w:fldCharType="end"/>
      </w:r>
      <w:r w:rsidR="0079645B" w:rsidRPr="00A02C23">
        <w:rPr>
          <w:color w:val="70AD47" w:themeColor="accent6"/>
        </w:rPr>
        <w:t xml:space="preserve">,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Left Leg Crossed</w:t>
      </w:r>
      <w:r w:rsidR="004D4AFE">
        <w:rPr>
          <w:color w:val="70AD47" w:themeColor="accent6"/>
        </w:rPr>
        <w:t xml:space="preserve"> as shown in Figure 2</w:t>
      </w:r>
      <w:r w:rsidR="00E41775" w:rsidRPr="00A02C23">
        <w:rPr>
          <w:color w:val="70AD47" w:themeColor="accent6"/>
        </w:rPr>
        <w:t xml:space="preserve">. </w:t>
      </w:r>
    </w:p>
    <w:p w14:paraId="48EA31DE" w14:textId="77777777" w:rsidR="00C7499F" w:rsidRDefault="00C7499F" w:rsidP="003A2760">
      <w:pPr>
        <w:pStyle w:val="MDPI31text"/>
        <w:rPr>
          <w:color w:val="FF0000"/>
        </w:rPr>
      </w:pPr>
    </w:p>
    <w:p w14:paraId="00646C08" w14:textId="359EED55" w:rsidR="00C7499F" w:rsidRDefault="00C7499F" w:rsidP="003A2760">
      <w:pPr>
        <w:pStyle w:val="MDPI31text"/>
        <w:rPr>
          <w:color w:val="FF0000"/>
        </w:rPr>
      </w:pPr>
      <w:r w:rsidRPr="00C7499F">
        <w:rPr>
          <w:color w:val="FF0000"/>
        </w:rPr>
        <w:drawing>
          <wp:inline distT="0" distB="0" distL="0" distR="0" wp14:anchorId="2D03B125" wp14:editId="4BD95E0C">
            <wp:extent cx="4363059" cy="3048425"/>
            <wp:effectExtent l="0" t="0" r="0" b="0"/>
            <wp:docPr id="1571518680"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18680" name="Picture 1" descr="A collage of a person sitting in a chair&#10;&#10;Description automatically generated"/>
                    <pic:cNvPicPr/>
                  </pic:nvPicPr>
                  <pic:blipFill>
                    <a:blip r:embed="rId14"/>
                    <a:stretch>
                      <a:fillRect/>
                    </a:stretch>
                  </pic:blipFill>
                  <pic:spPr>
                    <a:xfrm>
                      <a:off x="0" y="0"/>
                      <a:ext cx="4363059" cy="3048425"/>
                    </a:xfrm>
                    <a:prstGeom prst="rect">
                      <a:avLst/>
                    </a:prstGeom>
                  </pic:spPr>
                </pic:pic>
              </a:graphicData>
            </a:graphic>
          </wp:inline>
        </w:drawing>
      </w:r>
    </w:p>
    <w:p w14:paraId="737B2F4D" w14:textId="7B5E47FC" w:rsidR="00A1397A" w:rsidRPr="00F652B5" w:rsidRDefault="00C7499F" w:rsidP="00F652B5">
      <w:pPr>
        <w:pStyle w:val="MDPI51figurecaption"/>
      </w:pPr>
      <w:r w:rsidRPr="00556427">
        <w:rPr>
          <w:b/>
          <w:bCs/>
        </w:rPr>
        <w:t xml:space="preserve">Figure </w:t>
      </w:r>
      <w:r w:rsidR="00556427" w:rsidRPr="00556427">
        <w:rPr>
          <w:b/>
          <w:bCs/>
        </w:rPr>
        <w:t>2</w:t>
      </w:r>
      <w:r w:rsidRPr="00C7499F">
        <w:t xml:space="preserve"> – </w:t>
      </w:r>
      <w:r w:rsidR="004D4AFE">
        <w:t>8 categories of sitting postures</w:t>
      </w:r>
      <w:r w:rsidR="00AF2F5F">
        <w:t>.</w:t>
      </w:r>
      <w:r w:rsidR="00FF7C73">
        <w:t xml:space="preserve"> </w:t>
      </w:r>
      <w:r w:rsidR="00AF2F5F">
        <w:t>Found from</w:t>
      </w:r>
      <w:r w:rsidR="005D510C">
        <w:t xml:space="preserve"> </w:t>
      </w:r>
      <w:r w:rsidR="00FF7C73">
        <w:fldChar w:fldCharType="begin"/>
      </w:r>
      <w:r w:rsidR="00FF7C73">
        <w:instrText xml:space="preserve"> ADDIN ZOTERO_ITEM CSL_CITATION {"citationID":"Mjox8b96","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F7C73">
        <w:fldChar w:fldCharType="separate"/>
      </w:r>
      <w:r w:rsidR="00FF7C73" w:rsidRPr="00FF7C73">
        <w:t>[17]</w:t>
      </w:r>
      <w:r w:rsidR="00FF7C73">
        <w:fldChar w:fldCharType="end"/>
      </w: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lastRenderedPageBreak/>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5">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79EE2E62" w:rsidR="00A759D5" w:rsidRDefault="00A759D5" w:rsidP="00A759D5">
      <w:pPr>
        <w:pStyle w:val="MDPI51figurecaption"/>
      </w:pPr>
      <w:r w:rsidRPr="001B3E87">
        <w:rPr>
          <w:b/>
          <w:bCs/>
        </w:rPr>
        <w:t xml:space="preserve">Figure </w:t>
      </w:r>
      <w:r w:rsidR="001217FD">
        <w:rPr>
          <w:b/>
          <w:bCs/>
        </w:rPr>
        <w:t>3</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3D3882A3"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w:t>
      </w:r>
      <w:r w:rsidR="001217FD">
        <w:t>4</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2CE409" w:rsidR="00EA3453" w:rsidRDefault="0058745F" w:rsidP="00EA3453">
      <w:pPr>
        <w:pStyle w:val="MDPI51figurecaption"/>
        <w:ind w:left="2968"/>
      </w:pPr>
      <w:r w:rsidRPr="00F63A9B">
        <w:rPr>
          <w:b/>
        </w:rPr>
        <w:t xml:space="preserve">Figure </w:t>
      </w:r>
      <w:r w:rsidR="001217FD">
        <w:rPr>
          <w:b/>
        </w:rPr>
        <w:t>4</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proofErr w:type="spellStart"/>
            <w:r w:rsidRPr="00620EF4">
              <w:rPr>
                <w:color w:val="70AD47" w:themeColor="accent6"/>
              </w:rPr>
              <w:t>Ohmite</w:t>
            </w:r>
            <w:proofErr w:type="spellEnd"/>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56E96E9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DB0AF2">
        <w:t>5</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47DF0BA1" w:rsidR="00E52229" w:rsidRDefault="00E52229" w:rsidP="00E52229">
      <w:pPr>
        <w:pStyle w:val="MDPI51figurecaption"/>
        <w:ind w:left="2968"/>
      </w:pPr>
      <w:r w:rsidRPr="00740594">
        <w:rPr>
          <w:b/>
          <w:bCs/>
        </w:rPr>
        <w:t xml:space="preserve">Figure </w:t>
      </w:r>
      <w:r w:rsidR="00DB0AF2" w:rsidRPr="00740594">
        <w:rPr>
          <w:b/>
          <w:bCs/>
        </w:rPr>
        <w:t>5</w:t>
      </w:r>
      <w:r>
        <w:t xml:space="preserve">. Textile Pressure Sensor (a) Textile Pressure Sensor composition </w:t>
      </w:r>
      <w:r w:rsidR="008409CE">
        <w:fldChar w:fldCharType="begin"/>
      </w:r>
      <w:r w:rsidR="008409CE">
        <w:instrText xml:space="preserve"> ADDIN ZOTERO_ITEM CSL_CITATION {"citationID":"XVIR1Aoj","properties":{"formattedCitation":"[25]","plainCitation":"[2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8409CE" w:rsidRPr="008409CE">
        <w:t>[25]</w:t>
      </w:r>
      <w:r w:rsidR="008409CE">
        <w:fldChar w:fldCharType="end"/>
      </w:r>
      <w:r>
        <w:t xml:space="preserve">; (b) </w:t>
      </w:r>
      <w:proofErr w:type="spellStart"/>
      <w:r>
        <w:t>PreCaTex</w:t>
      </w:r>
      <w:proofErr w:type="spellEnd"/>
      <w:r>
        <w:t xml:space="preserve"> sensor </w:t>
      </w:r>
      <w:r w:rsidR="008409CE">
        <w:fldChar w:fldCharType="begin"/>
      </w:r>
      <w:r w:rsidR="00B2507F">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B2507F" w:rsidRPr="00B2507F">
        <w:t>[26]</w:t>
      </w:r>
      <w:r w:rsidR="008409CE">
        <w:fldChar w:fldCharType="end"/>
      </w:r>
      <w:r>
        <w:t>.</w:t>
      </w:r>
    </w:p>
    <w:p w14:paraId="776001F8" w14:textId="43C33939"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9169CA">
        <w:instrText xml:space="preserve"> ADDIN ZOTERO_ITEM CSL_CITATION {"citationID":"kkraCpEO","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9169CA" w:rsidRPr="009169CA">
        <w:t>[27]</w:t>
      </w:r>
      <w:r w:rsidR="009169CA">
        <w:fldChar w:fldCharType="end"/>
      </w:r>
      <w:r w:rsidR="009169CA">
        <w:t xml:space="preserve"> </w:t>
      </w:r>
      <w:r>
        <w:t>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AD5AAF">
        <w:instrText xml:space="preserve"> ADDIN ZOTERO_ITEM CSL_CITATION {"citationID":"ebD9Hc9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AD5AAF" w:rsidRPr="00AD5AAF">
        <w:t>[28]</w:t>
      </w:r>
      <w:r w:rsidR="00AD5AAF">
        <w:fldChar w:fldCharType="end"/>
      </w:r>
      <w:r>
        <w:t xml:space="preserve">. Additionally, Martínez-Estrada et al </w:t>
      </w:r>
      <w:r w:rsidR="00AD5AAF">
        <w:fldChar w:fldCharType="begin"/>
      </w:r>
      <w:r w:rsidR="00AD5AAF">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AD5AAF" w:rsidRPr="00AD5AAF">
        <w:t>[26]</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4FA79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F74CA4">
        <w:instrText xml:space="preserve"> ADDIN ZOTERO_ITEM CSL_CITATION {"citationID":"mxsxeitF","properties":{"formattedCitation":"[29]","plainCitation":"[29]","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F74CA4" w:rsidRPr="00F74CA4">
        <w:t>[29]</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proofErr w:type="spellStart"/>
            <w:r w:rsidRPr="00620EF4">
              <w:rPr>
                <w:color w:val="70AD47" w:themeColor="accent6"/>
              </w:rPr>
              <w:t>SparkFun</w:t>
            </w:r>
            <w:proofErr w:type="spellEnd"/>
            <w:r w:rsidRPr="00620EF4">
              <w:rPr>
                <w:color w:val="70AD47" w:themeColor="accent6"/>
              </w:rPr>
              <w:t xml:space="preserve">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078B9D83"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F74CA4">
              <w:rPr>
                <w:color w:val="70AD47" w:themeColor="accent6"/>
              </w:rPr>
              <w:instrText xml:space="preserve"> ADDIN ZOTERO_ITEM CSL_CITATION {"citationID":"0W6pp69n","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F74CA4" w:rsidRPr="00F74CA4">
              <w:t>[30]</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4ABE5299"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F74CA4">
        <w:instrText xml:space="preserve"> ADDIN ZOTERO_ITEM CSL_CITATION {"citationID":"GKe7PrM7","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68A334AE"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F74CA4">
        <w:instrText xml:space="preserve"> ADDIN ZOTERO_ITEM CSL_CITATION {"citationID":"snQR9O3i","properties":{"formattedCitation":"[31]","plainCitation":"[31]","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F74CA4" w:rsidRPr="00F74CA4">
        <w:t>[31]</w:t>
      </w:r>
      <w:r>
        <w:fldChar w:fldCharType="end"/>
      </w:r>
      <w:r>
        <w:t xml:space="preserve">. It was seen that the primary use of flex sensors in the classification of sitting postures is not a widely popular approach among numerous studies. </w:t>
      </w:r>
    </w:p>
    <w:p w14:paraId="599FA14A" w14:textId="71D05140"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F74CA4">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F74CA4">
        <w:instrText xml:space="preserve"> ADDIN ZOTERO_ITEM CSL_CITATION {"citationID":"5tW320UG","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r>
        <w:t xml:space="preserve"> which also devel</w:t>
      </w:r>
      <w:r>
        <w:lastRenderedPageBreak/>
        <w:t xml:space="preserve">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w:t>
      </w:r>
      <w:proofErr w:type="spellStart"/>
      <w:r w:rsidR="00830B48" w:rsidRPr="00394F2B">
        <w:rPr>
          <w:color w:val="70AD47" w:themeColor="accent6"/>
        </w:rPr>
        <w:t>OpenPose</w:t>
      </w:r>
      <w:proofErr w:type="spellEnd"/>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4B717039"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F74CA4">
        <w:instrText xml:space="preserve"> ADDIN ZOTERO_ITEM CSL_CITATION {"citationID":"THpGOPt2","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F74CA4" w:rsidRPr="00F74CA4">
        <w:t>[34]</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D251F16" w:rsidR="00AF40AD" w:rsidRDefault="00AF40AD" w:rsidP="00AF40AD">
      <w:pPr>
        <w:pStyle w:val="MDPI31text"/>
      </w:pPr>
      <w:r w:rsidRPr="00291E19">
        <w:t>Xu</w:t>
      </w:r>
      <w:r>
        <w:t xml:space="preserve"> et al, </w:t>
      </w:r>
      <w:r>
        <w:fldChar w:fldCharType="begin"/>
      </w:r>
      <w:r w:rsidR="00AD5AAF">
        <w:instrText xml:space="preserve"> ADDIN ZOTERO_ITEM CSL_CITATION {"citationID":"PA4OAPFs","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used a textile pressure sensor array along with a dynamic time wrapping based algorithm to classify 7 sitting postures with 85.90 accuracy. Huang et al., 2017 </w:t>
      </w:r>
      <w:r>
        <w:fldChar w:fldCharType="begin"/>
      </w:r>
      <w:r w:rsidR="00F74CA4">
        <w:instrText xml:space="preserve"> ADDIN ZOTERO_ITEM CSL_CITATION {"citationID":"gb41VxpW","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F74CA4" w:rsidRPr="00F74CA4">
        <w:t>[35]</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9169CA">
        <w:instrText xml:space="preserve"> ADDIN ZOTERO_ITEM CSL_CITATION {"citationID":"XH46TJ1n","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F74CA4">
        <w:instrText xml:space="preserve"> ADDIN ZOTERO_ITEM CSL_CITATION {"citationID":"l3tYwQ5a","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r>
        <w:t xml:space="preserve"> achieved a 95.30% accuracy using 8x8 pressure array and a CNN classifier to classify 5 sitting postures among children. Similarly, Cai et al. </w:t>
      </w:r>
      <w:r>
        <w:fldChar w:fldCharType="begin"/>
      </w:r>
      <w:r w:rsidR="00F74CA4">
        <w:instrText xml:space="preserve"> ADDIN ZOTERO_ITEM CSL_CITATION {"citationID":"9bzs1587","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utilized a flexible pressure sensor array (400mm x 400mm) placed on the bottom seat cushion to recognize 6 different sitting postures. Ran et al. </w:t>
      </w:r>
      <w:r>
        <w:fldChar w:fldCharType="begin"/>
      </w:r>
      <w:r w:rsidR="00F74CA4">
        <w:instrText xml:space="preserve"> ADDIN ZOTERO_ITEM CSL_CITATION {"citationID":"g6XQK4ny","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F74CA4">
        <w:instrText xml:space="preserve"> ADDIN ZOTERO_ITEM CSL_CITATION {"citationID":"vBduqYIj","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F74CA4">
        <w:instrText xml:space="preserve"> ADDIN ZOTERO_ITEM CSL_CITATION {"citationID":"rPjymtlO","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F74CA4">
        <w:instrText xml:space="preserve"> ADDIN ZOTERO_ITEM CSL_CITATION {"citationID":"Lsu2glnm","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6ADF5CA8" w14:textId="77777777" w:rsidR="00B75AA1" w:rsidRDefault="00B75AA1" w:rsidP="00AF40AD">
      <w:pPr>
        <w:pStyle w:val="MDPI31text"/>
      </w:pPr>
    </w:p>
    <w:p w14:paraId="1404E5F8" w14:textId="77777777" w:rsidR="00B75AA1" w:rsidRDefault="00B75AA1" w:rsidP="00AF40AD">
      <w:pPr>
        <w:pStyle w:val="MDPI31text"/>
      </w:pPr>
    </w:p>
    <w:p w14:paraId="11DFF542" w14:textId="77777777" w:rsidR="00B75AA1" w:rsidRDefault="00B75AA1"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4303FE98" w:rsidR="00AF40AD" w:rsidRPr="00F220D4" w:rsidRDefault="00AF40AD" w:rsidP="00697308">
            <w:pPr>
              <w:pStyle w:val="MDPI42tablebody"/>
              <w:spacing w:line="240" w:lineRule="auto"/>
            </w:pPr>
            <w:r w:rsidRPr="0084148C">
              <w:t>Textile Pressure Sensor Array</w:t>
            </w:r>
            <w:r>
              <w:t xml:space="preserve"> </w:t>
            </w:r>
            <w:r>
              <w:fldChar w:fldCharType="begin"/>
            </w:r>
            <w:r w:rsidR="00AD5AAF">
              <w:instrText xml:space="preserve"> ADDIN ZOTERO_ITEM CSL_CITATION {"citationID":"qUqqwMf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2FAC78BB"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F74CA4">
              <w:rPr>
                <w:lang w:val="it-IT"/>
              </w:rPr>
              <w:instrText xml:space="preserve"> ADDIN ZOTERO_ITEM CSL_CITATION {"citationID":"E3JeuHRS","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F74CA4" w:rsidRPr="00F74CA4">
              <w:t>[35]</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6BB70894"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9169CA">
              <w:instrText xml:space="preserve"> ADDIN ZOTERO_ITEM CSL_CITATION {"citationID":"gZKeEbsz","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7116B1D7"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F74CA4">
              <w:instrText xml:space="preserve"> ADDIN ZOTERO_ITEM CSL_CITATION {"citationID":"SRgAzMXS","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37E84830"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F74CA4">
              <w:instrText xml:space="preserve"> ADDIN ZOTERO_ITEM CSL_CITATION {"citationID":"BNnUMXYr","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621731C"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F74CA4">
              <w:instrText xml:space="preserve"> ADDIN ZOTERO_ITEM CSL_CITATION {"citationID":"dWLOO0lR","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3A770C3A"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F74CA4">
              <w:instrText xml:space="preserve"> ADDIN ZOTERO_ITEM CSL_CITATION {"citationID":"bUMa0g88","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42754EC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F74CA4">
              <w:instrText xml:space="preserve"> ADDIN ZOTERO_ITEM CSL_CITATION {"citationID":"MJaKl07D","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5DED58A3"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F74CA4">
              <w:instrText xml:space="preserve"> ADDIN ZOTERO_ITEM CSL_CITATION {"citationID":"5zplmuNL","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7A2AD6B5"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F74CA4">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4663BB0D"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F74CA4">
              <w:instrText xml:space="preserve"> ADDIN ZOTERO_ITEM CSL_CITATION {"citationID":"nMgP6kS8","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5001E38D" w:rsidR="00AF40AD" w:rsidRPr="00F220D4" w:rsidRDefault="00AF40AD" w:rsidP="00697308">
            <w:pPr>
              <w:pStyle w:val="MDPI42tablebody"/>
              <w:spacing w:line="240" w:lineRule="auto"/>
            </w:pPr>
            <w:r w:rsidRPr="00C2059F">
              <w:t>6 Flexible Force Sensors (FSR402)</w:t>
            </w:r>
            <w:r>
              <w:t xml:space="preserve"> </w:t>
            </w:r>
            <w:r>
              <w:fldChar w:fldCharType="begin"/>
            </w:r>
            <w:r w:rsidR="00F74CA4">
              <w:instrText xml:space="preserve"> ADDIN ZOTERO_ITEM CSL_CITATION {"citationID":"JYWsaotW","properties":{"formattedCitation":"[44]","plainCitation":"[44]","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F74CA4" w:rsidRPr="00F74CA4">
              <w:t>[44]</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93B9665"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F74CA4">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6903AA72"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F74CA4">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F74CA4" w:rsidRPr="00F74CA4">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3A741E9"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F74CA4">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F74CA4" w:rsidRPr="00F74CA4">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1142A0C6"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F74CA4">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F74CA4" w:rsidRPr="00F74CA4">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04AE8481"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F74CA4">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F74CA4" w:rsidRPr="00F74CA4">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6DC3F08"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F74CA4">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F74CA4" w:rsidRPr="00F74CA4">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5A29C896" w:rsidR="00AF40AD" w:rsidRPr="00051552" w:rsidRDefault="00AF40AD" w:rsidP="00697308">
            <w:pPr>
              <w:pStyle w:val="MDPI42tablebody"/>
              <w:spacing w:line="240" w:lineRule="auto"/>
            </w:pPr>
            <w:r w:rsidRPr="00051552">
              <w:t>6 Force Sensitive Resistors (FSR)</w:t>
            </w:r>
            <w:r>
              <w:t xml:space="preserve"> </w:t>
            </w:r>
            <w:r>
              <w:fldChar w:fldCharType="begin"/>
            </w:r>
            <w:r w:rsidR="00F74CA4">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69CC1339" w:rsidR="00AF40AD" w:rsidRPr="00051552" w:rsidRDefault="00AF40AD" w:rsidP="00697308">
            <w:pPr>
              <w:pStyle w:val="MDPI42tablebody"/>
              <w:spacing w:line="240" w:lineRule="auto"/>
            </w:pPr>
            <w:r w:rsidRPr="00892953">
              <w:t>6 FSR Sensors</w:t>
            </w:r>
            <w:r>
              <w:t xml:space="preserve"> </w:t>
            </w:r>
            <w:r>
              <w:fldChar w:fldCharType="begin"/>
            </w:r>
            <w:r w:rsidR="00F74CA4">
              <w:instrText xml:space="preserve"> ADDIN ZOTERO_ITEM CSL_CITATION {"citationID":"IWnMmPTj","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F74CA4" w:rsidRPr="00F74CA4">
              <w:t>[34]</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0C60758" w:rsidR="00AF40AD" w:rsidRPr="00892953" w:rsidRDefault="00AF40AD" w:rsidP="00697308">
            <w:pPr>
              <w:pStyle w:val="MDPI42tablebody"/>
              <w:spacing w:line="240" w:lineRule="auto"/>
            </w:pPr>
            <w:r w:rsidRPr="00335AD8">
              <w:t>6 Square-Type force Sensing Resistors</w:t>
            </w:r>
            <w:r>
              <w:t xml:space="preserve"> </w:t>
            </w:r>
            <w:r>
              <w:fldChar w:fldCharType="begin"/>
            </w:r>
            <w:r w:rsidR="00F74CA4">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30F2A336"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F74CA4">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1728FBEB" w:rsidR="00AF40AD" w:rsidRDefault="00AF40AD" w:rsidP="00697308">
            <w:pPr>
              <w:pStyle w:val="MDPI42tablebody"/>
              <w:spacing w:line="240" w:lineRule="auto"/>
            </w:pPr>
            <w:r w:rsidRPr="007D2676">
              <w:t>5 Flex sensors</w:t>
            </w:r>
            <w:r>
              <w:t xml:space="preserve"> </w:t>
            </w:r>
            <w:r>
              <w:fldChar w:fldCharType="begin"/>
            </w:r>
            <w:r w:rsidR="00F74CA4">
              <w:instrText xml:space="preserve"> ADDIN ZOTERO_ITEM CSL_CITATION {"citationID":"MkL5FbQy","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29218D30" w:rsidR="00AF40AD" w:rsidRPr="007D2676" w:rsidRDefault="00AF40AD" w:rsidP="00697308">
            <w:pPr>
              <w:pStyle w:val="MDPI42tablebody"/>
              <w:spacing w:line="240" w:lineRule="auto"/>
            </w:pPr>
            <w:r w:rsidRPr="00117995">
              <w:t>4 FSR</w:t>
            </w:r>
            <w:r>
              <w:t xml:space="preserve"> Pressure Sensors </w:t>
            </w:r>
            <w:r>
              <w:fldChar w:fldCharType="begin"/>
            </w:r>
            <w:r w:rsidR="00F74CA4">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F74CA4" w:rsidRPr="00F74CA4">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45CA59B2" w:rsidR="00AF40AD" w:rsidRPr="00117995" w:rsidRDefault="00AF40AD" w:rsidP="00697308">
            <w:pPr>
              <w:pStyle w:val="MDPI42tablebody"/>
              <w:spacing w:line="240" w:lineRule="auto"/>
            </w:pPr>
            <w:r>
              <w:t xml:space="preserve">16 Pressure sensors &amp; 2 Ultrasonic sensors </w:t>
            </w:r>
            <w:r>
              <w:fldChar w:fldCharType="begin"/>
            </w:r>
            <w:r w:rsidR="00F74CA4">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F74CA4" w:rsidRPr="00F74CA4">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177C73D6" w:rsidR="00AF40AD" w:rsidRDefault="00AF40AD" w:rsidP="00697308">
            <w:pPr>
              <w:pStyle w:val="MDPI42tablebody"/>
              <w:spacing w:line="240" w:lineRule="auto"/>
            </w:pPr>
            <w:r w:rsidRPr="00F03D14">
              <w:t>9 E-Textile Pressure Sensor</w:t>
            </w:r>
            <w:r>
              <w:t xml:space="preserve"> </w:t>
            </w:r>
            <w:r>
              <w:fldChar w:fldCharType="begin"/>
            </w:r>
            <w:r w:rsidR="00F74CA4">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lastRenderedPageBreak/>
        <w:t>Machine Learning Model</w:t>
      </w:r>
      <w:r w:rsidR="002423A8">
        <w:t>s</w:t>
      </w:r>
    </w:p>
    <w:p w14:paraId="1275FD72" w14:textId="11B89260"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F74CA4">
        <w:instrText xml:space="preserve"> ADDIN ZOTERO_ITEM CSL_CITATION {"citationID":"gXKMbrup","properties":{"formattedCitation":"[36,41,53,55,56]","plainCitation":"[36,41,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F74CA4" w:rsidRPr="00F74CA4">
        <w:t>[36,41,53,55,56]</w:t>
      </w:r>
      <w:r>
        <w:fldChar w:fldCharType="end"/>
      </w:r>
      <w:r>
        <w:t xml:space="preserve"> and ANN (Artificial Neural Networks) </w:t>
      </w:r>
      <w:r>
        <w:fldChar w:fldCharType="begin"/>
      </w:r>
      <w:r w:rsidR="00F74CA4">
        <w:instrText xml:space="preserve"> ADDIN ZOTERO_ITEM CSL_CITATION {"citationID":"UVYBaN0e","properties":{"formattedCitation":"[35,38,42,46,50]","plainCitation":"[35,38,42,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35,38,42,46,50]</w:t>
      </w:r>
      <w:r>
        <w:fldChar w:fldCharType="end"/>
      </w:r>
      <w:r>
        <w:t xml:space="preserve">. Other algorithms being used were KNN (K-Nearest Neighbors) </w:t>
      </w:r>
      <w:r>
        <w:fldChar w:fldCharType="begin"/>
      </w:r>
      <w:r w:rsidR="00F74CA4">
        <w:instrText xml:space="preserve"> ADDIN ZOTERO_ITEM CSL_CITATION {"citationID":"6KWy0F8a","properties":{"formattedCitation":"[17,46]","plainCitation":"[17,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F74CA4" w:rsidRPr="00F74CA4">
        <w:t>[17,46]</w:t>
      </w:r>
      <w:r>
        <w:fldChar w:fldCharType="end"/>
      </w:r>
      <w:r>
        <w:t xml:space="preserve">, Decision Tree </w:t>
      </w:r>
      <w:r>
        <w:fldChar w:fldCharType="begin"/>
      </w:r>
      <w:r w:rsidR="00F74CA4">
        <w:instrText xml:space="preserve"> ADDIN ZOTERO_ITEM CSL_CITATION {"citationID":"XPFGUbQO","properties":{"formattedCitation":"[34,51]","plainCitation":"[34,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34,51]</w:t>
      </w:r>
      <w:r>
        <w:fldChar w:fldCharType="end"/>
      </w:r>
      <w:r>
        <w:t xml:space="preserve">, SVM (Support Vector Machine) </w:t>
      </w:r>
      <w:r>
        <w:fldChar w:fldCharType="begin"/>
      </w:r>
      <w:r w:rsidR="00F74CA4">
        <w:instrText xml:space="preserve"> ADDIN ZOTERO_ITEM CSL_CITATION {"citationID":"DlMTjBQy","properties":{"formattedCitation":"[30,49]","plainCitation":"[30,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49]</w:t>
      </w:r>
      <w:r>
        <w:fldChar w:fldCharType="end"/>
      </w:r>
      <w:r>
        <w:t xml:space="preserve">, RF (Random Forest) </w:t>
      </w:r>
      <w:r>
        <w:fldChar w:fldCharType="begin"/>
      </w:r>
      <w:r w:rsidR="00F74CA4">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F74CA4" w:rsidRPr="00F74CA4">
        <w:t>[48,57]</w:t>
      </w:r>
      <w:r>
        <w:fldChar w:fldCharType="end"/>
      </w:r>
      <w:r>
        <w:t xml:space="preserve">, SNN (Spiking Neural Network) </w:t>
      </w:r>
      <w:r>
        <w:fldChar w:fldCharType="begin"/>
      </w:r>
      <w:r w:rsidR="00F74CA4">
        <w:instrText xml:space="preserve"> ADDIN ZOTERO_ITEM CSL_CITATION {"citationID":"OarpLD3f","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SLR (Simple Logistic Regression) </w:t>
      </w:r>
      <w:r>
        <w:fldChar w:fldCharType="begin"/>
      </w:r>
      <w:r w:rsidR="00F74CA4">
        <w:instrText xml:space="preserve"> ADDIN ZOTERO_ITEM CSL_CITATION {"citationID":"dy83aUit","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r>
        <w:t xml:space="preserve">, Self-Organizing Map </w:t>
      </w:r>
      <w:r>
        <w:fldChar w:fldCharType="begin"/>
      </w:r>
      <w:r w:rsidR="00F74CA4">
        <w:instrText xml:space="preserve"> ADDIN ZOTERO_ITEM CSL_CITATION {"citationID":"XRsOSJqs","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and Dynamic time Wrapping </w:t>
      </w:r>
      <w:r>
        <w:fldChar w:fldCharType="begin"/>
      </w:r>
      <w:r w:rsidR="00AD5AAF">
        <w:instrText xml:space="preserve"> ADDIN ZOTERO_ITEM CSL_CITATION {"citationID":"l6v9Fv0T","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On the other hand, there were 7 studies that didn’t employ the use ML models in the classification of sitting postures </w:t>
      </w:r>
      <w:r>
        <w:fldChar w:fldCharType="begin"/>
      </w:r>
      <w:r w:rsidR="00F74CA4">
        <w:instrText xml:space="preserve"> ADDIN ZOTERO_ITEM CSL_CITATION {"citationID":"Uq3xL9PL","properties":{"formattedCitation":"[26,27,44,50,58,59]","plainCitation":"[26,27,44,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F74CA4" w:rsidRPr="00F74CA4">
        <w:t>[26,27,44,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13B13B3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F74CA4">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F74CA4" w:rsidRPr="00F74CA4">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7484BA25"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F74CA4">
        <w:instrText xml:space="preserve"> ADDIN ZOTERO_ITEM CSL_CITATION {"citationID":"LddtncA6","properties":{"formattedCitation":"[37,44,46,53,58]","plainCitation":"[37,44,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F74CA4" w:rsidRPr="00F74CA4">
        <w:t>[37,44,46,53,58]</w:t>
      </w:r>
      <w:r>
        <w:fldChar w:fldCharType="end"/>
      </w:r>
      <w:r>
        <w:t xml:space="preserve">. Another common method was the use of a Desktop application which was done by </w:t>
      </w:r>
      <w:r>
        <w:lastRenderedPageBreak/>
        <w:t xml:space="preserve">some studies </w:t>
      </w:r>
      <w:r>
        <w:fldChar w:fldCharType="begin"/>
      </w:r>
      <w:r w:rsidR="00F74CA4">
        <w:instrText xml:space="preserve"> ADDIN ZOTERO_ITEM CSL_CITATION {"citationID":"fflZDuek","properties":{"formattedCitation":"[40,49,52,55]","plainCitation":"[40,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F74CA4" w:rsidRPr="00F74CA4">
        <w:t>[40,49,52,55]</w:t>
      </w:r>
      <w:r>
        <w:fldChar w:fldCharType="end"/>
      </w:r>
      <w:r>
        <w:t xml:space="preserve">. Alternatively, instead of implementing an interactive platform such as a mobile or a desktop app, Ran et al. </w:t>
      </w:r>
      <w:r>
        <w:fldChar w:fldCharType="begin"/>
      </w:r>
      <w:r w:rsidR="00F74CA4">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F74CA4">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65F8DECF" w:rsidR="00D71F6C" w:rsidRDefault="00387B6E" w:rsidP="006E664B">
      <w:pPr>
        <w:pStyle w:val="MDPI31text"/>
      </w:pPr>
      <w:proofErr w:type="gramStart"/>
      <w:r w:rsidRPr="002D0BA0">
        <w:rPr>
          <w:color w:val="70AD47" w:themeColor="accent6"/>
        </w:rPr>
        <w:t>The vast</w:t>
      </w:r>
      <w:r w:rsidR="007A0AC5" w:rsidRPr="002D0BA0">
        <w:rPr>
          <w:color w:val="70AD47" w:themeColor="accent6"/>
        </w:rPr>
        <w:t xml:space="preserve"> majority of</w:t>
      </w:r>
      <w:proofErr w:type="gramEnd"/>
      <w:r w:rsidR="007A0AC5" w:rsidRPr="002D0BA0">
        <w:rPr>
          <w:color w:val="70AD47" w:themeColor="accent6"/>
        </w:rPr>
        <w:t xml:space="preserve">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6AC34E0F" w:rsidR="00D71F6C" w:rsidRPr="009214D5" w:rsidRDefault="00D71F6C" w:rsidP="00D71F6C">
      <w:pPr>
        <w:pStyle w:val="MDPI51figurecaption"/>
        <w:rPr>
          <w:color w:val="auto"/>
        </w:rPr>
      </w:pPr>
      <w:r w:rsidRPr="00740594">
        <w:rPr>
          <w:b/>
          <w:bCs/>
          <w:color w:val="auto"/>
        </w:rPr>
        <w:t xml:space="preserve">Figure </w:t>
      </w:r>
      <w:r w:rsidR="002D12FE" w:rsidRPr="00740594">
        <w:rPr>
          <w:b/>
          <w:bCs/>
          <w:color w:val="auto"/>
        </w:rPr>
        <w:t>6</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7FBABC5D"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are known to be more costly</w:t>
      </w:r>
      <w:r w:rsidR="001E29A3">
        <w:rPr>
          <w:color w:val="70AD47" w:themeColor="accent6"/>
        </w:rPr>
        <w:t xml:space="preserve"> and harder to manage</w:t>
      </w:r>
      <w:r w:rsidR="00CC6A4D" w:rsidRPr="0060773B">
        <w:rPr>
          <w:color w:val="70AD47" w:themeColor="accent6"/>
        </w:rPr>
        <w:t xml:space="preserve"> compared to </w:t>
      </w:r>
      <w:r w:rsidR="00255EC1" w:rsidRPr="0060773B">
        <w:rPr>
          <w:color w:val="70AD47" w:themeColor="accent6"/>
        </w:rPr>
        <w:t xml:space="preserve">their counterparts </w:t>
      </w:r>
      <w:r w:rsidR="00255EC1" w:rsidRPr="0060773B">
        <w:rPr>
          <w:color w:val="70AD47" w:themeColor="accent6"/>
        </w:rPr>
        <w:fldChar w:fldCharType="begin"/>
      </w:r>
      <w:r w:rsidR="00F74CA4">
        <w:rPr>
          <w:color w:val="70AD47" w:themeColor="accent6"/>
        </w:rPr>
        <w:instrText xml:space="preserve"> ADDIN ZOTERO_ITEM CSL_CITATION {"citationID":"2iPkpE0C","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F74CA4" w:rsidRPr="00F74CA4">
        <w:t>[34]</w:t>
      </w:r>
      <w:r w:rsidR="00255EC1" w:rsidRPr="0060773B">
        <w:rPr>
          <w:color w:val="70AD47" w:themeColor="accent6"/>
        </w:rPr>
        <w:fldChar w:fldCharType="end"/>
      </w:r>
      <w:r w:rsidR="00255EC1" w:rsidRPr="0060773B">
        <w:rPr>
          <w:color w:val="70AD47" w:themeColor="accent6"/>
        </w:rPr>
        <w:t xml:space="preserve">. </w:t>
      </w:r>
      <w:proofErr w:type="gramStart"/>
      <w:r w:rsidR="001E29A3">
        <w:rPr>
          <w:color w:val="70AD47" w:themeColor="accent6"/>
        </w:rPr>
        <w:t>Due to the fact that</w:t>
      </w:r>
      <w:proofErr w:type="gramEnd"/>
      <w:r w:rsidR="001E29A3">
        <w:rPr>
          <w:color w:val="70AD47" w:themeColor="accent6"/>
        </w:rPr>
        <w:t xml:space="preserve"> </w:t>
      </w:r>
      <w:r w:rsidR="00255EC1" w:rsidRPr="0060773B">
        <w:rPr>
          <w:color w:val="70AD47" w:themeColor="accent6"/>
        </w:rPr>
        <w:t xml:space="preserve">if one or more of the individual sensing units </w:t>
      </w:r>
      <w:r w:rsidR="001E29A3">
        <w:rPr>
          <w:color w:val="70AD47" w:themeColor="accent6"/>
        </w:rPr>
        <w:t xml:space="preserve">within the array </w:t>
      </w:r>
      <w:r w:rsidR="00255EC1" w:rsidRPr="0060773B">
        <w:rPr>
          <w:color w:val="70AD47" w:themeColor="accent6"/>
        </w:rPr>
        <w:t xml:space="preserve">is faulty, it would be required to replace the entire sensor </w:t>
      </w:r>
      <w:r w:rsidR="0060773B" w:rsidRPr="0060773B">
        <w:rPr>
          <w:color w:val="70AD47" w:themeColor="accent6"/>
        </w:rPr>
        <w:t>array</w:t>
      </w:r>
      <w:r w:rsidR="00F46871">
        <w:rPr>
          <w:color w:val="70AD47" w:themeColor="accent6"/>
        </w:rPr>
        <w:t xml:space="preserve"> unit</w:t>
      </w:r>
      <w:r w:rsidR="00255EC1" w:rsidRPr="0060773B">
        <w:rPr>
          <w:color w:val="70AD47" w:themeColor="accent6"/>
        </w:rPr>
        <w:t xml:space="preserve"> instead of the individual sensor.</w:t>
      </w:r>
      <w:r w:rsidR="00F46871">
        <w:rPr>
          <w:color w:val="70AD47" w:themeColor="accent6"/>
        </w:rPr>
        <w:t xml:space="preserve"> </w:t>
      </w:r>
      <w:r w:rsidR="00F46871">
        <w:rPr>
          <w:color w:val="FF0000"/>
        </w:rPr>
        <w:t xml:space="preserve">Add to </w:t>
      </w:r>
      <w:r w:rsidR="00D113C4">
        <w:rPr>
          <w:color w:val="FF0000"/>
        </w:rPr>
        <w:t>this.</w:t>
      </w:r>
      <w:r w:rsidR="00255EC1" w:rsidRPr="0060773B">
        <w:rPr>
          <w:color w:val="70AD47" w:themeColor="accent6"/>
        </w:rPr>
        <w:t xml:space="preserve">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63A91960"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F74CA4">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F74CA4" w:rsidRPr="00F74CA4">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w:t>
      </w:r>
      <w:r w:rsidRPr="003E0776">
        <w:rPr>
          <w:color w:val="auto"/>
        </w:rPr>
        <w:lastRenderedPageBreak/>
        <w:t xml:space="preserve">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F74CA4">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F74CA4" w:rsidRPr="00F74CA4">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F74CA4">
        <w:rPr>
          <w:color w:val="auto"/>
        </w:rPr>
        <w:instrText xml:space="preserve"> ADDIN ZOTERO_ITEM CSL_CITATION {"citationID":"JpvHa0BZ","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F74CA4" w:rsidRPr="00F74CA4">
        <w:t>[34]</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7F333E7D" w:rsidR="00B40CF3" w:rsidRDefault="00B40CF3" w:rsidP="00F66393">
      <w:pPr>
        <w:pStyle w:val="MDPI31text"/>
      </w:pPr>
      <w:r>
        <w:t xml:space="preserve">Figure </w:t>
      </w:r>
      <w:r w:rsidR="003F6D51">
        <w:t>7</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F74CA4">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258AC0B2" w:rsidR="00632C59" w:rsidRDefault="00AB0B3E" w:rsidP="009D1DE7">
      <w:pPr>
        <w:pStyle w:val="MDPI51figurecaption"/>
      </w:pPr>
      <w:r w:rsidRPr="006B0865">
        <w:rPr>
          <w:b/>
          <w:bCs/>
        </w:rPr>
        <w:t xml:space="preserve">Figure </w:t>
      </w:r>
      <w:r w:rsidR="003F6D51">
        <w:rPr>
          <w:b/>
          <w:bCs/>
        </w:rPr>
        <w:t>7</w:t>
      </w:r>
      <w:r w:rsidRPr="006B0865">
        <w:rPr>
          <w:b/>
          <w:bCs/>
        </w:rPr>
        <w:t>.</w:t>
      </w:r>
      <w:r>
        <w:t xml:space="preserve"> Comparison of Machine Learning Models: Number of Postures vs Accuracy vs Test Subjects</w:t>
      </w:r>
    </w:p>
    <w:p w14:paraId="433550B6" w14:textId="77777777"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 xml:space="preserve">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2BE8BAAC"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w:t>
      </w:r>
      <w:proofErr w:type="gramStart"/>
      <w:r w:rsidR="00C16597" w:rsidRPr="00855BE9">
        <w:rPr>
          <w:color w:val="70AD47" w:themeColor="accent6"/>
        </w:rPr>
        <w:t>a majority of</w:t>
      </w:r>
      <w:proofErr w:type="gramEnd"/>
      <w:r w:rsidR="00C16597" w:rsidRPr="00855BE9">
        <w:rPr>
          <w:color w:val="70AD47" w:themeColor="accent6"/>
        </w:rPr>
        <w:t xml:space="preserve">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71833CDB" w14:textId="77777777" w:rsidR="00B52F9D" w:rsidRPr="00855BE9" w:rsidRDefault="00B52F9D" w:rsidP="00E310F2">
      <w:pPr>
        <w:pStyle w:val="MDPI31text"/>
        <w:ind w:left="0" w:firstLine="0"/>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proofErr w:type="gramStart"/>
      <w:r w:rsidR="00F33E20" w:rsidRPr="00855BE9">
        <w:rPr>
          <w:color w:val="70AD47" w:themeColor="accent6"/>
        </w:rPr>
        <w:t>in regard to</w:t>
      </w:r>
      <w:proofErr w:type="gramEnd"/>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3B86325B"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 xml:space="preserve">Furthermore, by </w:t>
      </w:r>
      <w:r w:rsidR="00ED6DC8">
        <w:rPr>
          <w:color w:val="70AD47" w:themeColor="accent6"/>
        </w:rPr>
        <w:t>diversifying</w:t>
      </w:r>
      <w:r w:rsidR="008B6CAE">
        <w:rPr>
          <w:color w:val="70AD47" w:themeColor="accent6"/>
        </w:rPr>
        <w:t xml:space="preserve">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542E4B" w:rsidRDefault="00F550C1" w:rsidP="002D7D5E">
      <w:pPr>
        <w:pStyle w:val="MDPI31text"/>
        <w:rPr>
          <w:color w:val="70AD47" w:themeColor="accent6"/>
        </w:rPr>
      </w:pPr>
      <w:r w:rsidRPr="00542E4B">
        <w:rPr>
          <w:color w:val="70AD47" w:themeColor="accent6"/>
        </w:rPr>
        <w:t>T</w:t>
      </w:r>
      <w:r w:rsidR="006E64E8" w:rsidRPr="00542E4B">
        <w:rPr>
          <w:color w:val="70AD47" w:themeColor="accent6"/>
        </w:rPr>
        <w:t xml:space="preserve">his paper provides </w:t>
      </w:r>
      <w:r w:rsidR="007D07AC" w:rsidRPr="00542E4B">
        <w:rPr>
          <w:color w:val="70AD47" w:themeColor="accent6"/>
        </w:rPr>
        <w:t xml:space="preserve">systematic </w:t>
      </w:r>
      <w:r w:rsidR="00CC33F9" w:rsidRPr="00542E4B">
        <w:rPr>
          <w:color w:val="70AD47" w:themeColor="accent6"/>
        </w:rPr>
        <w:t xml:space="preserve">literature </w:t>
      </w:r>
      <w:r w:rsidR="007D07AC" w:rsidRPr="00542E4B">
        <w:rPr>
          <w:color w:val="70AD47" w:themeColor="accent6"/>
        </w:rPr>
        <w:t xml:space="preserve">review </w:t>
      </w:r>
      <w:r w:rsidR="00CC33F9" w:rsidRPr="00542E4B">
        <w:rPr>
          <w:color w:val="70AD47" w:themeColor="accent6"/>
        </w:rPr>
        <w:t>o</w:t>
      </w:r>
      <w:r w:rsidR="00E55BC7">
        <w:rPr>
          <w:color w:val="70AD47" w:themeColor="accent6"/>
        </w:rPr>
        <w:t xml:space="preserve">f </w:t>
      </w:r>
      <w:r w:rsidR="00082577" w:rsidRPr="00542E4B">
        <w:rPr>
          <w:color w:val="70AD47" w:themeColor="accent6"/>
        </w:rPr>
        <w:t xml:space="preserve">smart sensing chair systems </w:t>
      </w:r>
      <w:r w:rsidR="00E55BC7">
        <w:rPr>
          <w:color w:val="70AD47" w:themeColor="accent6"/>
        </w:rPr>
        <w:t>within the research landscape</w:t>
      </w:r>
      <w:r w:rsidR="00082577" w:rsidRPr="00542E4B">
        <w:rPr>
          <w:color w:val="70AD47" w:themeColor="accent6"/>
        </w:rPr>
        <w:t xml:space="preserve">. </w:t>
      </w:r>
      <w:r w:rsidR="00496F57">
        <w:rPr>
          <w:color w:val="70AD47" w:themeColor="accent6"/>
        </w:rPr>
        <w:t>Furthermore, a</w:t>
      </w:r>
      <w:r w:rsidR="00957BAB" w:rsidRPr="00542E4B">
        <w:rPr>
          <w:color w:val="70AD47" w:themeColor="accent6"/>
        </w:rPr>
        <w:t>cross</w:t>
      </w:r>
      <w:r w:rsidR="00FB1AB1">
        <w:rPr>
          <w:color w:val="70AD47" w:themeColor="accent6"/>
        </w:rPr>
        <w:t xml:space="preserve"> the</w:t>
      </w:r>
      <w:r w:rsidR="00957BAB" w:rsidRPr="00542E4B">
        <w:rPr>
          <w:color w:val="70AD47" w:themeColor="accent6"/>
        </w:rPr>
        <w:t xml:space="preserve"> different research studies, there are different sensors being </w:t>
      </w:r>
      <w:r w:rsidR="00F3705B" w:rsidRPr="00542E4B">
        <w:rPr>
          <w:color w:val="70AD47" w:themeColor="accent6"/>
        </w:rPr>
        <w:t xml:space="preserve">used which are </w:t>
      </w:r>
      <w:r w:rsidR="00FD2242" w:rsidRPr="00542E4B">
        <w:rPr>
          <w:color w:val="70AD47" w:themeColor="accent6"/>
        </w:rPr>
        <w:t>FSR sensors</w:t>
      </w:r>
      <w:r w:rsidR="00F3705B" w:rsidRPr="00542E4B">
        <w:rPr>
          <w:color w:val="70AD47" w:themeColor="accent6"/>
        </w:rPr>
        <w:t>,</w:t>
      </w:r>
      <w:r w:rsidR="00FD2242" w:rsidRPr="00542E4B">
        <w:rPr>
          <w:color w:val="70AD47" w:themeColor="accent6"/>
        </w:rPr>
        <w:t xml:space="preserve"> textile pressure sensors, load cells, </w:t>
      </w:r>
      <w:r w:rsidR="00987536" w:rsidRPr="00542E4B">
        <w:rPr>
          <w:color w:val="70AD47" w:themeColor="accent6"/>
        </w:rPr>
        <w:t xml:space="preserve">and image sensors. </w:t>
      </w:r>
      <w:r w:rsidR="00EA250F" w:rsidRPr="00542E4B">
        <w:rPr>
          <w:color w:val="70AD47" w:themeColor="accent6"/>
        </w:rPr>
        <w:t xml:space="preserve">Out of which, it was found that FSR Sensors were the </w:t>
      </w:r>
      <w:r w:rsidR="0073477D" w:rsidRPr="00542E4B">
        <w:rPr>
          <w:color w:val="70AD47" w:themeColor="accent6"/>
        </w:rPr>
        <w:t xml:space="preserve">most popular option among researchers. </w:t>
      </w:r>
      <w:r w:rsidR="00380E11" w:rsidRPr="00542E4B">
        <w:rPr>
          <w:color w:val="70AD47" w:themeColor="accent6"/>
        </w:rPr>
        <w:t>In the placement of t</w:t>
      </w:r>
      <w:r w:rsidR="007225AC" w:rsidRPr="00542E4B">
        <w:rPr>
          <w:color w:val="70AD47" w:themeColor="accent6"/>
        </w:rPr>
        <w:t xml:space="preserve">hese sensors, there are 2 main </w:t>
      </w:r>
      <w:r w:rsidR="005D2199" w:rsidRPr="00542E4B">
        <w:rPr>
          <w:color w:val="70AD47" w:themeColor="accent6"/>
        </w:rPr>
        <w:lastRenderedPageBreak/>
        <w:t xml:space="preserve">strategies being adopted which </w:t>
      </w:r>
      <w:r w:rsidR="003E2929" w:rsidRPr="00542E4B">
        <w:rPr>
          <w:color w:val="70AD47" w:themeColor="accent6"/>
        </w:rPr>
        <w:t>are</w:t>
      </w:r>
      <w:r w:rsidR="005D2199" w:rsidRPr="00542E4B">
        <w:rPr>
          <w:color w:val="70AD47" w:themeColor="accent6"/>
        </w:rPr>
        <w:t xml:space="preserve"> using a pressure sensor array or having </w:t>
      </w:r>
      <w:r w:rsidR="002D4EA7" w:rsidRPr="00542E4B">
        <w:rPr>
          <w:color w:val="70AD47" w:themeColor="accent6"/>
        </w:rPr>
        <w:t xml:space="preserve">the individual sensors </w:t>
      </w:r>
      <w:r w:rsidR="003E2929" w:rsidRPr="00542E4B">
        <w:rPr>
          <w:color w:val="70AD47" w:themeColor="accent6"/>
        </w:rPr>
        <w:t>dispersed</w:t>
      </w:r>
      <w:r w:rsidR="002D4EA7" w:rsidRPr="00542E4B">
        <w:rPr>
          <w:color w:val="70AD47" w:themeColor="accent6"/>
        </w:rPr>
        <w:t xml:space="preserve"> around the chair. </w:t>
      </w:r>
      <w:r w:rsidR="003E2929" w:rsidRPr="00542E4B">
        <w:rPr>
          <w:color w:val="70AD47" w:themeColor="accent6"/>
        </w:rPr>
        <w:t xml:space="preserve">Currently, there are </w:t>
      </w:r>
      <w:r w:rsidR="007E061A" w:rsidRPr="00542E4B">
        <w:rPr>
          <w:color w:val="70AD47" w:themeColor="accent6"/>
        </w:rPr>
        <w:t>no significant</w:t>
      </w:r>
      <w:r w:rsidR="003B4AFD" w:rsidRPr="00542E4B">
        <w:rPr>
          <w:color w:val="70AD47" w:themeColor="accent6"/>
        </w:rPr>
        <w:t xml:space="preserve"> advantages </w:t>
      </w:r>
      <w:r w:rsidR="001D5528" w:rsidRPr="00542E4B">
        <w:rPr>
          <w:color w:val="70AD47" w:themeColor="accent6"/>
        </w:rPr>
        <w:t xml:space="preserve">that suggest that one method is better than </w:t>
      </w:r>
      <w:r w:rsidR="007E061A" w:rsidRPr="00542E4B">
        <w:rPr>
          <w:color w:val="70AD47" w:themeColor="accent6"/>
        </w:rPr>
        <w:t xml:space="preserve">the other in improving the classification accuracy. However, </w:t>
      </w:r>
      <w:r w:rsidR="00C962A4" w:rsidRPr="00542E4B">
        <w:rPr>
          <w:color w:val="70AD47" w:themeColor="accent6"/>
        </w:rPr>
        <w:t xml:space="preserve">considering other factors maintenance and costs having </w:t>
      </w:r>
      <w:r w:rsidR="00772BF2" w:rsidRPr="00542E4B">
        <w:rPr>
          <w:color w:val="70AD47" w:themeColor="accent6"/>
        </w:rPr>
        <w:t xml:space="preserve">the sensors dispersed is </w:t>
      </w:r>
      <w:r w:rsidR="003929AB" w:rsidRPr="00542E4B">
        <w:rPr>
          <w:color w:val="70AD47" w:themeColor="accent6"/>
        </w:rPr>
        <w:t>considered</w:t>
      </w:r>
      <w:r w:rsidR="00772BF2" w:rsidRPr="00542E4B">
        <w:rPr>
          <w:color w:val="70AD47" w:themeColor="accent6"/>
        </w:rPr>
        <w:t xml:space="preserve"> </w:t>
      </w:r>
      <w:r w:rsidR="003929AB" w:rsidRPr="00542E4B">
        <w:rPr>
          <w:color w:val="70AD47" w:themeColor="accent6"/>
        </w:rPr>
        <w:t xml:space="preserve">the </w:t>
      </w:r>
      <w:r w:rsidR="00772BF2" w:rsidRPr="00542E4B">
        <w:rPr>
          <w:color w:val="70AD47" w:themeColor="accent6"/>
        </w:rPr>
        <w:t xml:space="preserve">better option. </w:t>
      </w:r>
    </w:p>
    <w:p w14:paraId="240AFB5B" w14:textId="26BA52E7" w:rsidR="00E93210" w:rsidRDefault="00C962A4" w:rsidP="002D7D5E">
      <w:pPr>
        <w:pStyle w:val="MDPI31text"/>
        <w:rPr>
          <w:color w:val="70AD47" w:themeColor="accent6"/>
        </w:rPr>
      </w:pPr>
      <w:r w:rsidRPr="00542E4B">
        <w:rPr>
          <w:color w:val="70AD47" w:themeColor="accent6"/>
        </w:rPr>
        <w:t xml:space="preserve"> </w:t>
      </w:r>
      <w:r w:rsidR="003929AB" w:rsidRPr="00542E4B">
        <w:rPr>
          <w:color w:val="70AD47" w:themeColor="accent6"/>
        </w:rPr>
        <w:t xml:space="preserve">In </w:t>
      </w:r>
      <w:r w:rsidR="003454D4" w:rsidRPr="00542E4B">
        <w:rPr>
          <w:color w:val="70AD47" w:themeColor="accent6"/>
        </w:rPr>
        <w:t xml:space="preserve">the classification of sitting postures, there are </w:t>
      </w:r>
      <w:r w:rsidR="009C227B" w:rsidRPr="00542E4B">
        <w:rPr>
          <w:color w:val="70AD47" w:themeColor="accent6"/>
        </w:rPr>
        <w:t xml:space="preserve">a variety of machine learning models being applied. </w:t>
      </w:r>
      <w:r w:rsidR="001C7C58" w:rsidRPr="00542E4B">
        <w:rPr>
          <w:color w:val="70AD47" w:themeColor="accent6"/>
        </w:rPr>
        <w:t>Most of</w:t>
      </w:r>
      <w:r w:rsidR="00A26E0F" w:rsidRPr="00542E4B">
        <w:rPr>
          <w:color w:val="70AD47" w:themeColor="accent6"/>
        </w:rPr>
        <w:t xml:space="preserve"> which</w:t>
      </w:r>
      <w:r w:rsidR="001C7C58" w:rsidRPr="00542E4B">
        <w:rPr>
          <w:color w:val="70AD47" w:themeColor="accent6"/>
        </w:rPr>
        <w:t xml:space="preserve"> were able to achieve high </w:t>
      </w:r>
      <w:r w:rsidR="00A26E0F" w:rsidRPr="00542E4B">
        <w:rPr>
          <w:color w:val="70AD47" w:themeColor="accent6"/>
        </w:rPr>
        <w:t>classification accuracy of 90%</w:t>
      </w:r>
      <w:r w:rsidR="00E310F2" w:rsidRPr="00542E4B">
        <w:rPr>
          <w:color w:val="70AD47" w:themeColor="accent6"/>
        </w:rPr>
        <w:t>.</w:t>
      </w:r>
      <w:r w:rsidR="00625C2F" w:rsidRPr="00542E4B">
        <w:rPr>
          <w:color w:val="70AD47" w:themeColor="accent6"/>
        </w:rPr>
        <w:t xml:space="preserve"> </w:t>
      </w:r>
      <w:r w:rsidR="00A777B4" w:rsidRPr="00542E4B">
        <w:rPr>
          <w:color w:val="70AD47" w:themeColor="accent6"/>
        </w:rPr>
        <w:t>However,</w:t>
      </w:r>
      <w:r w:rsidR="00625C2F" w:rsidRPr="00542E4B">
        <w:rPr>
          <w:color w:val="70AD47" w:themeColor="accent6"/>
        </w:rPr>
        <w:t xml:space="preserve"> there were some gaps found in </w:t>
      </w:r>
      <w:r w:rsidR="00A777B4" w:rsidRPr="00542E4B">
        <w:rPr>
          <w:color w:val="70AD47" w:themeColor="accent6"/>
        </w:rPr>
        <w:t>this aspect</w:t>
      </w:r>
      <w:r w:rsidR="00625C2F" w:rsidRPr="00542E4B">
        <w:rPr>
          <w:color w:val="70AD47" w:themeColor="accent6"/>
        </w:rPr>
        <w:t xml:space="preserve"> regarding the quality of the dataset being used to train the machine learning model</w:t>
      </w:r>
      <w:r w:rsidR="00C56455" w:rsidRPr="00542E4B">
        <w:rPr>
          <w:color w:val="70AD47" w:themeColor="accent6"/>
        </w:rPr>
        <w:t>s</w:t>
      </w:r>
      <w:r w:rsidR="00625C2F" w:rsidRPr="00542E4B">
        <w:rPr>
          <w:color w:val="70AD47" w:themeColor="accent6"/>
        </w:rPr>
        <w:t xml:space="preserve">. </w:t>
      </w:r>
      <w:r w:rsidR="0043100C" w:rsidRPr="00542E4B">
        <w:rPr>
          <w:color w:val="70AD47" w:themeColor="accent6"/>
        </w:rPr>
        <w:t>The t</w:t>
      </w:r>
      <w:r w:rsidR="00A777B4" w:rsidRPr="00542E4B">
        <w:rPr>
          <w:color w:val="70AD47" w:themeColor="accent6"/>
        </w:rPr>
        <w:t xml:space="preserve">est subjects are </w:t>
      </w:r>
      <w:r w:rsidR="0043100C" w:rsidRPr="00542E4B">
        <w:rPr>
          <w:color w:val="70AD47" w:themeColor="accent6"/>
        </w:rPr>
        <w:t>mostly healthy individuals from a small demographic</w:t>
      </w:r>
      <w:r w:rsidR="00C56455" w:rsidRPr="00542E4B">
        <w:rPr>
          <w:color w:val="70AD47" w:themeColor="accent6"/>
        </w:rPr>
        <w:t xml:space="preserve"> population who are mocking improper sitting </w:t>
      </w:r>
      <w:r w:rsidR="00AE055E" w:rsidRPr="00542E4B">
        <w:rPr>
          <w:color w:val="70AD47" w:themeColor="accent6"/>
        </w:rPr>
        <w:t xml:space="preserve">positions. This really brings to question </w:t>
      </w:r>
      <w:r w:rsidR="00CF7F8D" w:rsidRPr="00542E4B">
        <w:rPr>
          <w:color w:val="70AD47" w:themeColor="accent6"/>
        </w:rPr>
        <w:t xml:space="preserve">the </w:t>
      </w:r>
      <w:r w:rsidR="00542E4B" w:rsidRPr="00542E4B">
        <w:rPr>
          <w:color w:val="70AD47" w:themeColor="accent6"/>
        </w:rPr>
        <w:t>effectiveness</w:t>
      </w:r>
      <w:r w:rsidR="00AE055E" w:rsidRPr="00542E4B">
        <w:rPr>
          <w:color w:val="70AD47" w:themeColor="accent6"/>
        </w:rPr>
        <w:t xml:space="preserve"> of </w:t>
      </w:r>
      <w:r w:rsidR="00CF7F8D" w:rsidRPr="00542E4B">
        <w:rPr>
          <w:color w:val="70AD47" w:themeColor="accent6"/>
        </w:rPr>
        <w:t xml:space="preserve">the model if it were to be used </w:t>
      </w:r>
      <w:r w:rsidR="00940F6E" w:rsidRPr="00542E4B">
        <w:rPr>
          <w:color w:val="70AD47" w:themeColor="accent6"/>
        </w:rPr>
        <w:t xml:space="preserve">among a greater population, especially </w:t>
      </w:r>
      <w:r w:rsidR="00542E4B" w:rsidRPr="00542E4B">
        <w:rPr>
          <w:color w:val="70AD47" w:themeColor="accent6"/>
        </w:rPr>
        <w:t>those</w:t>
      </w:r>
      <w:r w:rsidR="00940F6E" w:rsidRPr="00542E4B">
        <w:rPr>
          <w:color w:val="70AD47" w:themeColor="accent6"/>
        </w:rPr>
        <w:t xml:space="preserve"> suffering from</w:t>
      </w:r>
      <w:r w:rsidR="00542E4B" w:rsidRPr="00542E4B">
        <w:rPr>
          <w:color w:val="70AD47" w:themeColor="accent6"/>
        </w:rPr>
        <w:t xml:space="preserve"> musculoskeletal disorders.</w:t>
      </w:r>
    </w:p>
    <w:p w14:paraId="1C73BF22" w14:textId="72D5D746" w:rsidR="00D96B3C" w:rsidRDefault="0095737F" w:rsidP="002D7D5E">
      <w:pPr>
        <w:pStyle w:val="MDPI31text"/>
        <w:rPr>
          <w:color w:val="70AD47" w:themeColor="accent6"/>
        </w:rPr>
      </w:pPr>
      <w:r>
        <w:rPr>
          <w:color w:val="70AD47" w:themeColor="accent6"/>
        </w:rPr>
        <w:t xml:space="preserve">Moving forward, </w:t>
      </w:r>
      <w:r w:rsidR="00B95FC8">
        <w:rPr>
          <w:color w:val="70AD47" w:themeColor="accent6"/>
        </w:rPr>
        <w:t xml:space="preserve">future studies should </w:t>
      </w:r>
      <w:r w:rsidR="00DA7C8B">
        <w:rPr>
          <w:color w:val="70AD47" w:themeColor="accent6"/>
        </w:rPr>
        <w:t xml:space="preserve">particularly focus on the development and </w:t>
      </w:r>
      <w:r w:rsidR="00B82C6D">
        <w:rPr>
          <w:color w:val="70AD47" w:themeColor="accent6"/>
        </w:rPr>
        <w:t xml:space="preserve">the critical </w:t>
      </w:r>
      <w:r w:rsidR="00DA7C8B">
        <w:rPr>
          <w:color w:val="70AD47" w:themeColor="accent6"/>
        </w:rPr>
        <w:t xml:space="preserve">evaluation </w:t>
      </w:r>
      <w:r w:rsidR="005C0DB4">
        <w:rPr>
          <w:color w:val="70AD47" w:themeColor="accent6"/>
        </w:rPr>
        <w:t xml:space="preserve">of user feedback systems for posture correction. </w:t>
      </w:r>
      <w:r w:rsidR="00027714">
        <w:rPr>
          <w:color w:val="70AD47" w:themeColor="accent6"/>
        </w:rPr>
        <w:t xml:space="preserve">This would be very beneficial to </w:t>
      </w:r>
      <w:r w:rsidR="0037368A">
        <w:rPr>
          <w:color w:val="70AD47" w:themeColor="accent6"/>
        </w:rPr>
        <w:t xml:space="preserve">determine the effectiveness of </w:t>
      </w:r>
      <w:r w:rsidR="00687E5D">
        <w:rPr>
          <w:color w:val="70AD47" w:themeColor="accent6"/>
        </w:rPr>
        <w:t>this</w:t>
      </w:r>
      <w:r w:rsidR="0037368A">
        <w:rPr>
          <w:color w:val="70AD47" w:themeColor="accent6"/>
        </w:rPr>
        <w:t xml:space="preserve"> system</w:t>
      </w:r>
      <w:r w:rsidR="001B2882">
        <w:rPr>
          <w:color w:val="70AD47" w:themeColor="accent6"/>
        </w:rPr>
        <w:t xml:space="preserve"> </w:t>
      </w:r>
      <w:r w:rsidR="006375EA">
        <w:rPr>
          <w:color w:val="70AD47" w:themeColor="accent6"/>
        </w:rPr>
        <w:t>among users</w:t>
      </w:r>
      <w:r w:rsidR="001B2882">
        <w:rPr>
          <w:color w:val="70AD47" w:themeColor="accent6"/>
        </w:rPr>
        <w:t xml:space="preserve">. </w:t>
      </w:r>
    </w:p>
    <w:p w14:paraId="2EDB34F7" w14:textId="3DF562E7" w:rsidR="00FA1E29" w:rsidRDefault="002D2DE0" w:rsidP="004B65B7">
      <w:pPr>
        <w:pStyle w:val="MDPI31text"/>
        <w:rPr>
          <w:color w:val="70AD47" w:themeColor="accent6"/>
        </w:rPr>
      </w:pPr>
      <w:r>
        <w:rPr>
          <w:color w:val="70AD47" w:themeColor="accent6"/>
        </w:rPr>
        <w:t xml:space="preserve">Additionally, exploring </w:t>
      </w:r>
      <w:r w:rsidR="00CD1929">
        <w:rPr>
          <w:color w:val="70AD47" w:themeColor="accent6"/>
        </w:rPr>
        <w:t xml:space="preserve">the combinations of different sensor types </w:t>
      </w:r>
      <w:r w:rsidR="004626A4">
        <w:rPr>
          <w:color w:val="70AD47" w:themeColor="accent6"/>
        </w:rPr>
        <w:t xml:space="preserve">could further enhance the capabilities of smart sensing chair systems. </w:t>
      </w:r>
      <w:r w:rsidR="001049E8" w:rsidRPr="001049E8">
        <w:rPr>
          <w:color w:val="70AD47" w:themeColor="accent6"/>
        </w:rPr>
        <w:t>While most studies</w:t>
      </w:r>
      <w:r w:rsidR="004B65B7">
        <w:rPr>
          <w:color w:val="70AD47" w:themeColor="accent6"/>
        </w:rPr>
        <w:t xml:space="preserve"> revolve around using a </w:t>
      </w:r>
      <w:r w:rsidR="001049E8" w:rsidRPr="001049E8">
        <w:rPr>
          <w:color w:val="70AD47" w:themeColor="accent6"/>
        </w:rPr>
        <w:t>singular type of sensor for posture detection,</w:t>
      </w:r>
      <w:r w:rsidR="004B65B7">
        <w:rPr>
          <w:color w:val="70AD47" w:themeColor="accent6"/>
        </w:rPr>
        <w:t xml:space="preserve"> such as </w:t>
      </w:r>
      <w:r w:rsidR="00D86365">
        <w:rPr>
          <w:color w:val="70AD47" w:themeColor="accent6"/>
        </w:rPr>
        <w:t>a pressure sensor, flex sensor or load cells</w:t>
      </w:r>
      <w:r w:rsidR="001049E8" w:rsidRPr="001049E8">
        <w:rPr>
          <w:color w:val="70AD47" w:themeColor="accent6"/>
        </w:rPr>
        <w:t xml:space="preserve">. </w:t>
      </w:r>
      <w:r w:rsidR="004B0A6B">
        <w:t xml:space="preserve">Jeong and Park </w:t>
      </w:r>
      <w:r w:rsidR="00FA1E29">
        <w:rPr>
          <w:color w:val="70AD47" w:themeColor="accent6"/>
        </w:rPr>
        <w:fldChar w:fldCharType="begin"/>
      </w:r>
      <w:r w:rsidR="00F74CA4">
        <w:rPr>
          <w:color w:val="70AD47" w:themeColor="accent6"/>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Pr>
          <w:color w:val="70AD47" w:themeColor="accent6"/>
        </w:rPr>
        <w:fldChar w:fldCharType="separate"/>
      </w:r>
      <w:r w:rsidR="00F74CA4" w:rsidRPr="00F74CA4">
        <w:t>[45]</w:t>
      </w:r>
      <w:r w:rsidR="00FA1E29">
        <w:rPr>
          <w:color w:val="70AD47" w:themeColor="accent6"/>
        </w:rPr>
        <w:fldChar w:fldCharType="end"/>
      </w:r>
      <w:r w:rsidR="004B0A6B">
        <w:rPr>
          <w:color w:val="70AD47" w:themeColor="accent6"/>
        </w:rPr>
        <w:t xml:space="preserve"> highlighted </w:t>
      </w:r>
      <w:r w:rsidR="00801860">
        <w:rPr>
          <w:color w:val="70AD47" w:themeColor="accent6"/>
        </w:rPr>
        <w:t xml:space="preserve">that </w:t>
      </w:r>
      <w:r w:rsidR="00B77055">
        <w:rPr>
          <w:color w:val="70AD47" w:themeColor="accent6"/>
        </w:rPr>
        <w:t xml:space="preserve">one of </w:t>
      </w:r>
      <w:r w:rsidR="004B0A6B">
        <w:rPr>
          <w:color w:val="70AD47" w:themeColor="accent6"/>
        </w:rPr>
        <w:t xml:space="preserve">the main limitations with solely relying on </w:t>
      </w:r>
      <w:r w:rsidR="00B77055">
        <w:rPr>
          <w:color w:val="70AD47" w:themeColor="accent6"/>
        </w:rPr>
        <w:t xml:space="preserve">pressure sensors is </w:t>
      </w:r>
      <w:r w:rsidR="00B77055" w:rsidRPr="00B77055">
        <w:rPr>
          <w:color w:val="70AD47" w:themeColor="accent6"/>
        </w:rPr>
        <w:t xml:space="preserve">that the angle of </w:t>
      </w:r>
      <w:r w:rsidR="002122F2">
        <w:rPr>
          <w:color w:val="70AD47" w:themeColor="accent6"/>
        </w:rPr>
        <w:t xml:space="preserve">the </w:t>
      </w:r>
      <w:r w:rsidR="00B77055" w:rsidRPr="00B77055">
        <w:rPr>
          <w:color w:val="70AD47" w:themeColor="accent6"/>
        </w:rPr>
        <w:t xml:space="preserve">spinal trunk rotation cannot be </w:t>
      </w:r>
      <w:r w:rsidR="002122F2">
        <w:rPr>
          <w:color w:val="70AD47" w:themeColor="accent6"/>
        </w:rPr>
        <w:t>measured</w:t>
      </w:r>
      <w:r w:rsidR="00B77055" w:rsidRPr="00B77055">
        <w:rPr>
          <w:color w:val="70AD47" w:themeColor="accent6"/>
        </w:rPr>
        <w:t xml:space="preserve">, which is an </w:t>
      </w:r>
      <w:r w:rsidR="00F810D9">
        <w:rPr>
          <w:color w:val="70AD47" w:themeColor="accent6"/>
        </w:rPr>
        <w:t xml:space="preserve">another </w:t>
      </w:r>
      <w:r w:rsidR="00B77055" w:rsidRPr="00B77055">
        <w:rPr>
          <w:color w:val="70AD47" w:themeColor="accent6"/>
        </w:rPr>
        <w:t>important aspect o</w:t>
      </w:r>
      <w:r w:rsidR="00F810D9">
        <w:rPr>
          <w:color w:val="70AD47" w:themeColor="accent6"/>
        </w:rPr>
        <w:t>f maintaining a good</w:t>
      </w:r>
      <w:r w:rsidR="00B77055" w:rsidRPr="00B77055">
        <w:rPr>
          <w:color w:val="70AD47" w:themeColor="accent6"/>
        </w:rPr>
        <w:t xml:space="preserve"> sitting posture</w:t>
      </w:r>
      <w:r w:rsidR="00F810D9">
        <w:rPr>
          <w:color w:val="70AD47" w:themeColor="accent6"/>
        </w:rPr>
        <w:t>.</w:t>
      </w:r>
      <w:r w:rsidR="002122F2">
        <w:rPr>
          <w:color w:val="70AD47" w:themeColor="accent6"/>
        </w:rPr>
        <w:t xml:space="preserve"> Hence, </w:t>
      </w:r>
      <w:r w:rsidR="00801860">
        <w:rPr>
          <w:color w:val="70AD47" w:themeColor="accent6"/>
        </w:rPr>
        <w:t>various</w:t>
      </w:r>
      <w:r w:rsidR="007A2899">
        <w:rPr>
          <w:color w:val="70AD47" w:themeColor="accent6"/>
        </w:rPr>
        <w:t xml:space="preserve"> infrared reflective distance</w:t>
      </w:r>
      <w:r w:rsidR="006F7CB9">
        <w:rPr>
          <w:color w:val="70AD47" w:themeColor="accent6"/>
        </w:rPr>
        <w:t xml:space="preserve"> </w:t>
      </w:r>
      <w:r w:rsidR="005979D6">
        <w:rPr>
          <w:color w:val="70AD47" w:themeColor="accent6"/>
        </w:rPr>
        <w:t xml:space="preserve">sensors (placed on the back rest) along with pressure </w:t>
      </w:r>
      <w:r w:rsidR="00720F6C">
        <w:rPr>
          <w:color w:val="70AD47" w:themeColor="accent6"/>
        </w:rPr>
        <w:t xml:space="preserve">sensors were used in the classification of sitting postures. </w:t>
      </w:r>
      <w:r w:rsidR="00FD228B">
        <w:rPr>
          <w:color w:val="70AD47" w:themeColor="accent6"/>
        </w:rPr>
        <w:t xml:space="preserve">The </w:t>
      </w:r>
      <w:r w:rsidR="004E3CF5">
        <w:rPr>
          <w:color w:val="70AD47" w:themeColor="accent6"/>
        </w:rPr>
        <w:t>integration of</w:t>
      </w:r>
      <w:r w:rsidR="00FD228B">
        <w:rPr>
          <w:color w:val="70AD47" w:themeColor="accent6"/>
        </w:rPr>
        <w:t xml:space="preserve"> IMUs (Inertial Measuring Unit) sensors would </w:t>
      </w:r>
      <w:r w:rsidR="00F617B5">
        <w:rPr>
          <w:color w:val="70AD47" w:themeColor="accent6"/>
        </w:rPr>
        <w:t xml:space="preserve">make it possible to </w:t>
      </w:r>
      <w:r w:rsidR="00B14076">
        <w:rPr>
          <w:color w:val="70AD47" w:themeColor="accent6"/>
        </w:rPr>
        <w:t>monitor user activity</w:t>
      </w:r>
      <w:r w:rsidR="00060E85">
        <w:rPr>
          <w:color w:val="70AD47" w:themeColor="accent6"/>
        </w:rPr>
        <w:t xml:space="preserve"> </w:t>
      </w:r>
      <w:r w:rsidR="00060E85">
        <w:rPr>
          <w:color w:val="70AD47" w:themeColor="accent6"/>
        </w:rPr>
        <w:fldChar w:fldCharType="begin"/>
      </w:r>
      <w:r w:rsidR="00F74CA4">
        <w:rPr>
          <w:color w:val="70AD47" w:themeColor="accent6"/>
        </w:rPr>
        <w:instrText xml:space="preserve"> ADDIN ZOTERO_ITEM CSL_CITATION {"citationID":"oy4EwTte","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Pr>
          <w:color w:val="70AD47" w:themeColor="accent6"/>
        </w:rPr>
        <w:fldChar w:fldCharType="separate"/>
      </w:r>
      <w:r w:rsidR="00F74CA4" w:rsidRPr="00F74CA4">
        <w:t>[34]</w:t>
      </w:r>
      <w:r w:rsidR="00060E85">
        <w:rPr>
          <w:color w:val="70AD47" w:themeColor="accent6"/>
        </w:rPr>
        <w:fldChar w:fldCharType="end"/>
      </w:r>
      <w:r w:rsidR="00B14076">
        <w:rPr>
          <w:color w:val="70AD47" w:themeColor="accent6"/>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40BBBF37" w14:textId="77777777" w:rsidR="00F74CA4" w:rsidRDefault="007A08BB" w:rsidP="00F74CA4">
      <w:pPr>
        <w:pStyle w:val="Bibliography"/>
      </w:pPr>
      <w:r>
        <w:fldChar w:fldCharType="begin"/>
      </w:r>
      <w:r w:rsidR="00634D4A">
        <w:instrText xml:space="preserve"> ADDIN ZOTERO_BIBL {"uncited":[],"omitted":[],"custom":[]} CSL_BIBLIOGRAPHY </w:instrText>
      </w:r>
      <w:r>
        <w:fldChar w:fldCharType="separate"/>
      </w:r>
      <w:r w:rsidR="00F74CA4">
        <w:t xml:space="preserve">1. </w:t>
      </w:r>
      <w:r w:rsidR="00F74CA4">
        <w:tab/>
        <w:t xml:space="preserve">Gill, T.K.; </w:t>
      </w:r>
      <w:proofErr w:type="spellStart"/>
      <w:r w:rsidR="00F74CA4">
        <w:t>Mittinty</w:t>
      </w:r>
      <w:proofErr w:type="spellEnd"/>
      <w:r w:rsidR="00F74CA4">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F74CA4">
        <w:rPr>
          <w:i/>
          <w:iCs/>
        </w:rPr>
        <w:t>The Lancet Rheumatology</w:t>
      </w:r>
      <w:r w:rsidR="00F74CA4">
        <w:t xml:space="preserve"> </w:t>
      </w:r>
      <w:r w:rsidR="00F74CA4">
        <w:rPr>
          <w:b/>
          <w:bCs/>
        </w:rPr>
        <w:t>2023</w:t>
      </w:r>
      <w:r w:rsidR="00F74CA4">
        <w:t xml:space="preserve">, </w:t>
      </w:r>
      <w:r w:rsidR="00F74CA4">
        <w:rPr>
          <w:i/>
          <w:iCs/>
        </w:rPr>
        <w:t>5</w:t>
      </w:r>
      <w:r w:rsidR="00F74CA4">
        <w:t>, e670–e682, doi:10.1016/S2665-9913(23)00232-1.</w:t>
      </w:r>
    </w:p>
    <w:p w14:paraId="7DA374E6" w14:textId="77777777" w:rsidR="00F74CA4" w:rsidRDefault="00F74CA4" w:rsidP="00F74CA4">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xml:space="preserve">, 152–155, </w:t>
      </w:r>
      <w:proofErr w:type="gramStart"/>
      <w:r>
        <w:t>doi:10.1016/j.mpmed</w:t>
      </w:r>
      <w:proofErr w:type="gramEnd"/>
      <w:r>
        <w:t>.2017.12.005.</w:t>
      </w:r>
    </w:p>
    <w:p w14:paraId="02C8862F" w14:textId="77777777" w:rsidR="00F74CA4" w:rsidRDefault="00F74CA4" w:rsidP="00F74CA4">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61D05878" w14:textId="77777777" w:rsidR="00F74CA4" w:rsidRDefault="00F74CA4" w:rsidP="00F74CA4">
      <w:pPr>
        <w:pStyle w:val="Bibliography"/>
      </w:pPr>
      <w:r>
        <w:t xml:space="preserve">4.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10DED18F" w14:textId="77777777" w:rsidR="00F74CA4" w:rsidRDefault="00F74CA4" w:rsidP="00F74CA4">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F1A1CE3" w14:textId="77777777" w:rsidR="00F74CA4" w:rsidRDefault="00F74CA4" w:rsidP="00F74CA4">
      <w:pPr>
        <w:pStyle w:val="Bibliography"/>
      </w:pPr>
      <w:r>
        <w:t xml:space="preserve">6.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37D3044F" w14:textId="77777777" w:rsidR="00F74CA4" w:rsidRDefault="00F74CA4" w:rsidP="00F74CA4">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35592E5B" w14:textId="77777777" w:rsidR="00F74CA4" w:rsidRDefault="00F74CA4" w:rsidP="00F74CA4">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95422DD" w14:textId="77777777" w:rsidR="00F74CA4" w:rsidRDefault="00F74CA4" w:rsidP="00F74CA4">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BCA4EE6" w14:textId="77777777" w:rsidR="00F74CA4" w:rsidRDefault="00F74CA4" w:rsidP="00F74CA4">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B41CCDC" w14:textId="77777777" w:rsidR="00F74CA4" w:rsidRDefault="00F74CA4" w:rsidP="00F74CA4">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365CDEC7" w14:textId="77777777" w:rsidR="00F74CA4" w:rsidRDefault="00F74CA4" w:rsidP="00F74CA4">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23DB3D61" w14:textId="77777777" w:rsidR="00F74CA4" w:rsidRDefault="00F74CA4" w:rsidP="00F74CA4">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2CCE77D9" w14:textId="77777777" w:rsidR="00F74CA4" w:rsidRDefault="00F74CA4" w:rsidP="00F74CA4">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07D88FDC" w14:textId="77777777" w:rsidR="00F74CA4" w:rsidRDefault="00F74CA4" w:rsidP="00F74CA4">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1A139E1A" w14:textId="77777777" w:rsidR="00F74CA4" w:rsidRDefault="00F74CA4" w:rsidP="00F74CA4">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7DA5013E" w14:textId="77777777" w:rsidR="00F74CA4" w:rsidRDefault="00F74CA4" w:rsidP="00F74CA4">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E2D9166" w14:textId="77777777" w:rsidR="00F74CA4" w:rsidRDefault="00F74CA4" w:rsidP="00F74CA4">
      <w:pPr>
        <w:pStyle w:val="Bibliography"/>
      </w:pPr>
      <w:r>
        <w:lastRenderedPageBreak/>
        <w:t xml:space="preserve">1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52FC2DA" w14:textId="77777777" w:rsidR="00F74CA4" w:rsidRDefault="00F74CA4" w:rsidP="00F74CA4">
      <w:pPr>
        <w:pStyle w:val="Bibliography"/>
      </w:pPr>
      <w:r>
        <w:t xml:space="preserve">1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4532C5E" w14:textId="77777777" w:rsidR="00F74CA4" w:rsidRDefault="00F74CA4" w:rsidP="00F74CA4">
      <w:pPr>
        <w:pStyle w:val="Bibliography"/>
      </w:pPr>
      <w:r>
        <w:t xml:space="preserve">2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45D9DFB3" w14:textId="77777777" w:rsidR="00F74CA4" w:rsidRDefault="00F74CA4" w:rsidP="00F74CA4">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5267AFCA" w14:textId="77777777" w:rsidR="00F74CA4" w:rsidRDefault="00F74CA4" w:rsidP="00F74CA4">
      <w:pPr>
        <w:pStyle w:val="Bibliography"/>
      </w:pPr>
      <w:r>
        <w:t xml:space="preserve">2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6ECFC972" w14:textId="77777777" w:rsidR="00F74CA4" w:rsidRDefault="00F74CA4" w:rsidP="00F74CA4">
      <w:pPr>
        <w:pStyle w:val="Bibliography"/>
      </w:pPr>
      <w:r>
        <w:t xml:space="preserve">23. </w:t>
      </w:r>
      <w:r>
        <w:tab/>
        <w:t>Interlink Electronics FSR 402 Data Sheet.</w:t>
      </w:r>
    </w:p>
    <w:p w14:paraId="34701E4A" w14:textId="77777777" w:rsidR="00F74CA4" w:rsidRDefault="00F74CA4" w:rsidP="00F74CA4">
      <w:pPr>
        <w:pStyle w:val="Bibliography"/>
      </w:pPr>
      <w:r>
        <w:t xml:space="preserve">24. </w:t>
      </w:r>
      <w:r>
        <w:tab/>
        <w:t>Interlink Electronics FSR 406 Data Sheet.</w:t>
      </w:r>
    </w:p>
    <w:p w14:paraId="4C46CABC" w14:textId="77777777" w:rsidR="00F74CA4" w:rsidRDefault="00F74CA4" w:rsidP="00F74CA4">
      <w:pPr>
        <w:pStyle w:val="Bibliography"/>
      </w:pPr>
      <w:r>
        <w:t xml:space="preserve">2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2DC5D92" w14:textId="77777777" w:rsidR="00F74CA4" w:rsidRDefault="00F74CA4" w:rsidP="00F74CA4">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AFE8A9F" w14:textId="77777777" w:rsidR="00F74CA4" w:rsidRDefault="00F74CA4" w:rsidP="00F74CA4">
      <w:pPr>
        <w:pStyle w:val="Bibliography"/>
      </w:pPr>
      <w:r>
        <w:t xml:space="preserve">2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4218D4C5" w14:textId="77777777" w:rsidR="00F74CA4" w:rsidRDefault="00F74CA4" w:rsidP="00F74CA4">
      <w:pPr>
        <w:pStyle w:val="Bibliography"/>
      </w:pPr>
      <w:r>
        <w:t xml:space="preserve">28.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DA76FB1" w14:textId="77777777" w:rsidR="00F74CA4" w:rsidRDefault="00F74CA4" w:rsidP="00F74CA4">
      <w:pPr>
        <w:pStyle w:val="Bibliography"/>
      </w:pPr>
      <w:r>
        <w:t xml:space="preserve">29.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2B74C93F" w14:textId="77777777" w:rsidR="00F74CA4" w:rsidRDefault="00F74CA4" w:rsidP="00F74CA4">
      <w:pPr>
        <w:pStyle w:val="Bibliography"/>
      </w:pPr>
      <w:r>
        <w:t xml:space="preserve">30.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A593799" w14:textId="77777777" w:rsidR="00F74CA4" w:rsidRDefault="00F74CA4" w:rsidP="00F74CA4">
      <w:pPr>
        <w:pStyle w:val="Bibliography"/>
      </w:pPr>
      <w:r>
        <w:t xml:space="preserve">31.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BB6CDE3" w14:textId="77777777" w:rsidR="00F74CA4" w:rsidRDefault="00F74CA4" w:rsidP="00F74CA4">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7F05471E" w14:textId="77777777" w:rsidR="00F74CA4" w:rsidRDefault="00F74CA4" w:rsidP="00F74CA4">
      <w:pPr>
        <w:pStyle w:val="Bibliography"/>
      </w:pPr>
      <w:r>
        <w:t xml:space="preserve">33.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088638F2" w14:textId="77777777" w:rsidR="00F74CA4" w:rsidRDefault="00F74CA4" w:rsidP="00F74CA4">
      <w:pPr>
        <w:pStyle w:val="Bibliography"/>
      </w:pPr>
      <w:r>
        <w:t xml:space="preserve">34.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204356E3" w14:textId="77777777" w:rsidR="00F74CA4" w:rsidRDefault="00F74CA4" w:rsidP="00F74CA4">
      <w:pPr>
        <w:pStyle w:val="Bibliography"/>
      </w:pPr>
      <w:r>
        <w:t xml:space="preserve">3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5268F411" w14:textId="77777777" w:rsidR="00F74CA4" w:rsidRDefault="00F74CA4" w:rsidP="00F74CA4">
      <w:pPr>
        <w:pStyle w:val="Bibliography"/>
      </w:pPr>
      <w:r>
        <w:t xml:space="preserve">36.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F681375" w14:textId="77777777" w:rsidR="00F74CA4" w:rsidRDefault="00F74CA4" w:rsidP="00F74CA4">
      <w:pPr>
        <w:pStyle w:val="Bibliography"/>
      </w:pPr>
      <w:r>
        <w:t xml:space="preserve">37.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6BF3CD4" w14:textId="77777777" w:rsidR="00F74CA4" w:rsidRDefault="00F74CA4" w:rsidP="00F74CA4">
      <w:pPr>
        <w:pStyle w:val="Bibliography"/>
      </w:pPr>
      <w:r>
        <w:lastRenderedPageBreak/>
        <w:t xml:space="preserve">38.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18D7C3D" w14:textId="77777777" w:rsidR="00F74CA4" w:rsidRDefault="00F74CA4" w:rsidP="00F74CA4">
      <w:pPr>
        <w:pStyle w:val="Bibliography"/>
      </w:pPr>
      <w:r>
        <w:t xml:space="preserve">39.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BE4074D" w14:textId="77777777" w:rsidR="00F74CA4" w:rsidRDefault="00F74CA4" w:rsidP="00F74CA4">
      <w:pPr>
        <w:pStyle w:val="Bibliography"/>
      </w:pPr>
      <w:r>
        <w:t xml:space="preserve">40.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5F8F855" w14:textId="77777777" w:rsidR="00F74CA4" w:rsidRDefault="00F74CA4" w:rsidP="00F74CA4">
      <w:pPr>
        <w:pStyle w:val="Bibliography"/>
      </w:pPr>
      <w:r>
        <w:t xml:space="preserve">41.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3B5B82D0" w14:textId="77777777" w:rsidR="00F74CA4" w:rsidRDefault="00F74CA4" w:rsidP="00F74CA4">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0B6264D" w14:textId="77777777" w:rsidR="00F74CA4" w:rsidRDefault="00F74CA4" w:rsidP="00F74CA4">
      <w:pPr>
        <w:pStyle w:val="Bibliography"/>
      </w:pPr>
      <w:r>
        <w:t xml:space="preserve">4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26E82F6A" w14:textId="77777777" w:rsidR="00F74CA4" w:rsidRDefault="00F74CA4" w:rsidP="00F74CA4">
      <w:pPr>
        <w:pStyle w:val="Bibliography"/>
      </w:pPr>
      <w:r>
        <w:t xml:space="preserve">44.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46FCE60" w14:textId="77777777" w:rsidR="00F74CA4" w:rsidRDefault="00F74CA4" w:rsidP="00F74CA4">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404CFCAF" w14:textId="77777777" w:rsidR="00F74CA4" w:rsidRDefault="00F74CA4" w:rsidP="00F74CA4">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486AE2C" w14:textId="77777777" w:rsidR="00F74CA4" w:rsidRDefault="00F74CA4" w:rsidP="00F74CA4">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DD4BDB4" w14:textId="77777777" w:rsidR="00F74CA4" w:rsidRDefault="00F74CA4" w:rsidP="00F74CA4">
      <w:pPr>
        <w:pStyle w:val="Bibliography"/>
      </w:pPr>
      <w:r>
        <w:t xml:space="preserve">48.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57E7591" w14:textId="77777777" w:rsidR="00F74CA4" w:rsidRDefault="00F74CA4" w:rsidP="00F74CA4">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F70E09D" w14:textId="77777777" w:rsidR="00F74CA4" w:rsidRDefault="00F74CA4" w:rsidP="00F74CA4">
      <w:pPr>
        <w:pStyle w:val="Bibliography"/>
      </w:pPr>
      <w:r>
        <w:t xml:space="preserve">50.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865D5EF" w14:textId="77777777" w:rsidR="00F74CA4" w:rsidRDefault="00F74CA4" w:rsidP="00F74CA4">
      <w:pPr>
        <w:pStyle w:val="Bibliography"/>
      </w:pPr>
      <w:r>
        <w:t xml:space="preserve">51.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45CCDEB5" w14:textId="77777777" w:rsidR="00F74CA4" w:rsidRDefault="00F74CA4" w:rsidP="00F74CA4">
      <w:pPr>
        <w:pStyle w:val="Bibliography"/>
      </w:pPr>
      <w:r>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F889806" w14:textId="77777777" w:rsidR="00F74CA4" w:rsidRDefault="00F74CA4" w:rsidP="00F74CA4">
      <w:pPr>
        <w:pStyle w:val="Bibliography"/>
      </w:pPr>
      <w:r>
        <w:lastRenderedPageBreak/>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63D08F5" w14:textId="77777777" w:rsidR="00F74CA4" w:rsidRDefault="00F74CA4" w:rsidP="00F74CA4">
      <w:pPr>
        <w:pStyle w:val="Bibliography"/>
      </w:pPr>
      <w:r>
        <w:t xml:space="preserve">54.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E8D4C43" w14:textId="77777777" w:rsidR="00F74CA4" w:rsidRDefault="00F74CA4" w:rsidP="00F74CA4">
      <w:pPr>
        <w:pStyle w:val="Bibliography"/>
      </w:pPr>
      <w:r>
        <w:t xml:space="preserve">5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DB37517" w14:textId="77777777" w:rsidR="00F74CA4" w:rsidRDefault="00F74CA4" w:rsidP="00F74CA4">
      <w:pPr>
        <w:pStyle w:val="Bibliography"/>
      </w:pPr>
      <w:r>
        <w:t xml:space="preserve">5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789FC985" w14:textId="77777777" w:rsidR="00F74CA4" w:rsidRDefault="00F74CA4" w:rsidP="00F74CA4">
      <w:pPr>
        <w:pStyle w:val="Bibliography"/>
      </w:pPr>
      <w:r>
        <w:t xml:space="preserve">57.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2502EF2D" w14:textId="77777777" w:rsidR="00F74CA4" w:rsidRDefault="00F74CA4" w:rsidP="00F74CA4">
      <w:pPr>
        <w:pStyle w:val="Bibliography"/>
      </w:pPr>
      <w:r>
        <w:t xml:space="preserve">5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7C9E4E90" w14:textId="77777777" w:rsidR="00F74CA4" w:rsidRDefault="00F74CA4" w:rsidP="00F74CA4">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6038D383" w14:textId="77777777" w:rsidR="00F74CA4" w:rsidRDefault="00F74CA4" w:rsidP="00F74CA4">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7F172353" w14:textId="77777777" w:rsidR="00F74CA4" w:rsidRDefault="00F74CA4" w:rsidP="00F74CA4">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14CA59E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847C91">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22688" w14:textId="77777777" w:rsidR="00847C91" w:rsidRDefault="00847C91">
      <w:pPr>
        <w:spacing w:line="240" w:lineRule="auto"/>
      </w:pPr>
      <w:r>
        <w:separator/>
      </w:r>
    </w:p>
  </w:endnote>
  <w:endnote w:type="continuationSeparator" w:id="0">
    <w:p w14:paraId="34DDDFBA" w14:textId="77777777" w:rsidR="00847C91" w:rsidRDefault="00847C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96673" w14:textId="77777777" w:rsidR="00847C91" w:rsidRDefault="00847C91">
      <w:pPr>
        <w:spacing w:line="240" w:lineRule="auto"/>
      </w:pPr>
      <w:r>
        <w:separator/>
      </w:r>
    </w:p>
  </w:footnote>
  <w:footnote w:type="continuationSeparator" w:id="0">
    <w:p w14:paraId="6711593F" w14:textId="77777777" w:rsidR="00847C91" w:rsidRDefault="00847C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4247"/>
    <w:rsid w:val="00007D3D"/>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FD5"/>
    <w:rsid w:val="00057ED3"/>
    <w:rsid w:val="0006033F"/>
    <w:rsid w:val="0006080B"/>
    <w:rsid w:val="00060983"/>
    <w:rsid w:val="00060E85"/>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4546"/>
    <w:rsid w:val="0011586B"/>
    <w:rsid w:val="00115E34"/>
    <w:rsid w:val="00116A62"/>
    <w:rsid w:val="00116D08"/>
    <w:rsid w:val="00117995"/>
    <w:rsid w:val="001217FD"/>
    <w:rsid w:val="00122648"/>
    <w:rsid w:val="0012339E"/>
    <w:rsid w:val="00123BD9"/>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D0D"/>
    <w:rsid w:val="001D1D7E"/>
    <w:rsid w:val="001D247C"/>
    <w:rsid w:val="001D2764"/>
    <w:rsid w:val="001D3467"/>
    <w:rsid w:val="001D5528"/>
    <w:rsid w:val="001D5DAA"/>
    <w:rsid w:val="001D6A40"/>
    <w:rsid w:val="001D7276"/>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26EF"/>
    <w:rsid w:val="002F2A28"/>
    <w:rsid w:val="002F3AF5"/>
    <w:rsid w:val="002F519B"/>
    <w:rsid w:val="002F78E4"/>
    <w:rsid w:val="0030186F"/>
    <w:rsid w:val="00302482"/>
    <w:rsid w:val="00303767"/>
    <w:rsid w:val="0030583D"/>
    <w:rsid w:val="0030687D"/>
    <w:rsid w:val="0030701D"/>
    <w:rsid w:val="00310216"/>
    <w:rsid w:val="00310F53"/>
    <w:rsid w:val="00311AE0"/>
    <w:rsid w:val="00312478"/>
    <w:rsid w:val="00313E7D"/>
    <w:rsid w:val="00314382"/>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6424"/>
    <w:rsid w:val="003D6488"/>
    <w:rsid w:val="003D660D"/>
    <w:rsid w:val="003D76A7"/>
    <w:rsid w:val="003E065A"/>
    <w:rsid w:val="003E0776"/>
    <w:rsid w:val="003E1412"/>
    <w:rsid w:val="003E1429"/>
    <w:rsid w:val="003E1F3A"/>
    <w:rsid w:val="003E1F6E"/>
    <w:rsid w:val="003E2099"/>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5E48"/>
    <w:rsid w:val="00441187"/>
    <w:rsid w:val="00442398"/>
    <w:rsid w:val="0045351E"/>
    <w:rsid w:val="0045409B"/>
    <w:rsid w:val="004546AA"/>
    <w:rsid w:val="00454769"/>
    <w:rsid w:val="0045658A"/>
    <w:rsid w:val="004567F8"/>
    <w:rsid w:val="00461C17"/>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5DAC"/>
    <w:rsid w:val="00507306"/>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6427"/>
    <w:rsid w:val="00556E99"/>
    <w:rsid w:val="0055789E"/>
    <w:rsid w:val="005608DF"/>
    <w:rsid w:val="00562FC7"/>
    <w:rsid w:val="005643C5"/>
    <w:rsid w:val="00567257"/>
    <w:rsid w:val="00567D00"/>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D28"/>
    <w:rsid w:val="005B6DB9"/>
    <w:rsid w:val="005C0DB4"/>
    <w:rsid w:val="005C3F29"/>
    <w:rsid w:val="005C4BA3"/>
    <w:rsid w:val="005C50C4"/>
    <w:rsid w:val="005C56E0"/>
    <w:rsid w:val="005C58CD"/>
    <w:rsid w:val="005C64F1"/>
    <w:rsid w:val="005C6DF2"/>
    <w:rsid w:val="005D00DE"/>
    <w:rsid w:val="005D0CFE"/>
    <w:rsid w:val="005D1121"/>
    <w:rsid w:val="005D1882"/>
    <w:rsid w:val="005D1C52"/>
    <w:rsid w:val="005D2199"/>
    <w:rsid w:val="005D28B4"/>
    <w:rsid w:val="005D3F6D"/>
    <w:rsid w:val="005D48B7"/>
    <w:rsid w:val="005D510C"/>
    <w:rsid w:val="005D7B57"/>
    <w:rsid w:val="005E25DB"/>
    <w:rsid w:val="005E2BCD"/>
    <w:rsid w:val="005E53E2"/>
    <w:rsid w:val="005E6B68"/>
    <w:rsid w:val="005F159A"/>
    <w:rsid w:val="005F33E5"/>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EA"/>
    <w:rsid w:val="00B95FC8"/>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7966"/>
    <w:rsid w:val="00D113C4"/>
    <w:rsid w:val="00D12612"/>
    <w:rsid w:val="00D12DF8"/>
    <w:rsid w:val="00D15522"/>
    <w:rsid w:val="00D157BF"/>
    <w:rsid w:val="00D16116"/>
    <w:rsid w:val="00D162E9"/>
    <w:rsid w:val="00D20880"/>
    <w:rsid w:val="00D20981"/>
    <w:rsid w:val="00D21FAE"/>
    <w:rsid w:val="00D26CCA"/>
    <w:rsid w:val="00D30FD8"/>
    <w:rsid w:val="00D310D8"/>
    <w:rsid w:val="00D31D8A"/>
    <w:rsid w:val="00D32E2F"/>
    <w:rsid w:val="00D352D1"/>
    <w:rsid w:val="00D359E5"/>
    <w:rsid w:val="00D368D6"/>
    <w:rsid w:val="00D36AA0"/>
    <w:rsid w:val="00D40574"/>
    <w:rsid w:val="00D408CD"/>
    <w:rsid w:val="00D42D71"/>
    <w:rsid w:val="00D43E1F"/>
    <w:rsid w:val="00D449A0"/>
    <w:rsid w:val="00D45615"/>
    <w:rsid w:val="00D46295"/>
    <w:rsid w:val="00D4719D"/>
    <w:rsid w:val="00D47AE1"/>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923D0"/>
    <w:rsid w:val="00D9244B"/>
    <w:rsid w:val="00D93939"/>
    <w:rsid w:val="00D93BAE"/>
    <w:rsid w:val="00D948CF"/>
    <w:rsid w:val="00D94F65"/>
    <w:rsid w:val="00D95EB4"/>
    <w:rsid w:val="00D967A9"/>
    <w:rsid w:val="00D96B3C"/>
    <w:rsid w:val="00DA1FD6"/>
    <w:rsid w:val="00DA3662"/>
    <w:rsid w:val="00DA3C3F"/>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70BB"/>
    <w:rsid w:val="00F77958"/>
    <w:rsid w:val="00F80EB8"/>
    <w:rsid w:val="00F810D9"/>
    <w:rsid w:val="00F82AEC"/>
    <w:rsid w:val="00F85356"/>
    <w:rsid w:val="00F858C0"/>
    <w:rsid w:val="00F86630"/>
    <w:rsid w:val="00F8699A"/>
    <w:rsid w:val="00F877EB"/>
    <w:rsid w:val="00F900F5"/>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CF0A9A77-3D67-4B1E-8BD1-AE1AD9A94B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B8496972-B89E-4D59-9589-D851905806F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95BFA741-7CBC-4304-8190-CEE71B221A7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657F57DF-49B2-4018-8F13-907E854FEB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AC4032B-CC1C-48C1-B245-EB139965CF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5B1574E7-A6D9-4283-8B6C-7EE34F281CC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5CF1B91C-E1C9-449B-ACF6-60034F2422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66CE3CFA-4A1D-4249-B762-0EAC48A9A4B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8C80C03E-D25A-4594-B541-F271B8C5F06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D48511F7-B2E2-4529-BFB6-33C82163ABF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2AF5F690-2882-449A-8AF6-F53DA6F045F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7300</TotalTime>
  <Pages>18</Pages>
  <Words>33957</Words>
  <Characters>193558</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82</cp:revision>
  <dcterms:created xsi:type="dcterms:W3CDTF">2024-01-18T09:54:00Z</dcterms:created>
  <dcterms:modified xsi:type="dcterms:W3CDTF">2024-02-2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xV1KzK8"/&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